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7EC94C4" w14:textId="4B03ACA3" w:rsidR="00D122F6" w:rsidRDefault="00D122F6" w:rsidP="009463F4">
      <w:pPr>
        <w:jc w:val="center"/>
        <w:rPr>
          <w:sz w:val="32"/>
          <w:szCs w:val="32"/>
          <w:lang w:val="en-US"/>
        </w:rPr>
      </w:pPr>
      <w:r w:rsidRPr="00D122F6">
        <w:rPr>
          <w:sz w:val="32"/>
          <w:szCs w:val="32"/>
          <w:lang w:val="en-US"/>
        </w:rPr>
        <w:t xml:space="preserve">Vocal Emotion </w:t>
      </w:r>
      <w:r w:rsidR="005777D6">
        <w:rPr>
          <w:sz w:val="32"/>
          <w:szCs w:val="32"/>
          <w:lang w:val="en-US"/>
        </w:rPr>
        <w:t>Recognition</w:t>
      </w:r>
      <w:r w:rsidRPr="00D122F6">
        <w:rPr>
          <w:sz w:val="32"/>
          <w:szCs w:val="32"/>
          <w:lang w:val="en-US"/>
        </w:rPr>
        <w:t>: A Comparison of Singers and Instrumentalists, Amateurs and Professionals</w:t>
      </w:r>
    </w:p>
    <w:p w14:paraId="4E4EABC4" w14:textId="090E62AF" w:rsidR="009463F4" w:rsidRPr="00D122F6" w:rsidRDefault="009463F4" w:rsidP="009463F4">
      <w:pPr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D122F6">
        <w:rPr>
          <w:rFonts w:ascii="Times New Roman" w:hAnsi="Times New Roman" w:cs="Times New Roman"/>
          <w:sz w:val="24"/>
          <w:szCs w:val="24"/>
        </w:rPr>
        <w:t>Christine Nussbaum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D122F6">
        <w:rPr>
          <w:rFonts w:ascii="Times New Roman" w:hAnsi="Times New Roman" w:cs="Times New Roman"/>
          <w:sz w:val="24"/>
          <w:szCs w:val="24"/>
        </w:rPr>
        <w:t>, Jessica Dethloff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D122F6">
        <w:rPr>
          <w:rFonts w:ascii="Times New Roman" w:hAnsi="Times New Roman" w:cs="Times New Roman"/>
          <w:sz w:val="24"/>
          <w:szCs w:val="24"/>
        </w:rPr>
        <w:t>, Annett Schirmer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3,2</w:t>
      </w:r>
      <w:r w:rsidRPr="00D122F6">
        <w:rPr>
          <w:rFonts w:ascii="Times New Roman" w:hAnsi="Times New Roman" w:cs="Times New Roman"/>
          <w:sz w:val="24"/>
          <w:szCs w:val="24"/>
        </w:rPr>
        <w:t>, and Stefan R. Schweinberger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,4</w:t>
      </w:r>
    </w:p>
    <w:p w14:paraId="7B9037D2" w14:textId="77777777" w:rsidR="00D3442A" w:rsidRPr="00D122F6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eastAsia="de-DE"/>
        </w:rPr>
      </w:pPr>
    </w:p>
    <w:p w14:paraId="66BA5D63" w14:textId="77777777" w:rsidR="00D3442A" w:rsidRPr="00C360F1" w:rsidRDefault="00D3442A" w:rsidP="00D3442A">
      <w:pPr>
        <w:jc w:val="center"/>
        <w:rPr>
          <w:b/>
          <w:sz w:val="48"/>
          <w:lang w:val="en-US"/>
        </w:rPr>
      </w:pPr>
      <w:r w:rsidRPr="00C360F1">
        <w:rPr>
          <w:b/>
          <w:sz w:val="48"/>
          <w:lang w:val="en-US"/>
        </w:rPr>
        <w:t>Supplemental Tables an</w:t>
      </w:r>
      <w:r>
        <w:rPr>
          <w:b/>
          <w:sz w:val="48"/>
          <w:lang w:val="en-US"/>
        </w:rPr>
        <w:t>d</w:t>
      </w:r>
      <w:r w:rsidRPr="00C360F1">
        <w:rPr>
          <w:b/>
          <w:sz w:val="48"/>
          <w:lang w:val="en-US"/>
        </w:rPr>
        <w:t xml:space="preserve"> Figures</w:t>
      </w:r>
    </w:p>
    <w:p w14:paraId="169D8099" w14:textId="77777777" w:rsidR="00D3442A" w:rsidRPr="00AD47E8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val="en-US" w:eastAsia="de-DE"/>
        </w:rPr>
      </w:pPr>
    </w:p>
    <w:p w14:paraId="335B3B0F" w14:textId="77777777" w:rsidR="00D3442A" w:rsidRPr="00AD47E8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val="en-US" w:eastAsia="de-DE"/>
        </w:rPr>
      </w:pPr>
    </w:p>
    <w:p w14:paraId="01A78CCF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de-DE"/>
        </w:rPr>
        <w:t>1</w:t>
      </w:r>
      <w:r w:rsidRPr="003248C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Department for General Psychology and Cognitive Neuroscience, Friedrich Schiller University Jena, Germany</w:t>
      </w:r>
    </w:p>
    <w:p w14:paraId="13D18864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de-DE"/>
        </w:rPr>
        <w:t>2</w:t>
      </w:r>
      <w:r w:rsidRPr="003248C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Voice Research Unit, Friedrich Schiller University, Jena, Germany</w:t>
      </w:r>
    </w:p>
    <w:p w14:paraId="686A17BA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US"/>
        </w:rPr>
      </w:pPr>
      <w:r w:rsidRPr="003248C0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3</w:t>
      </w:r>
      <w:r w:rsidRPr="003248C0">
        <w:rPr>
          <w:rFonts w:ascii="Times New Roman" w:hAnsi="Times New Roman" w:cs="Times New Roman"/>
          <w:sz w:val="24"/>
          <w:szCs w:val="24"/>
          <w:lang w:val="en-US"/>
        </w:rPr>
        <w:t>Institute of Psychology, University of Innsbruck, Austria</w:t>
      </w:r>
    </w:p>
    <w:p w14:paraId="491D3723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3248C0">
        <w:rPr>
          <w:rFonts w:ascii="Times New Roman" w:hAnsi="Times New Roman" w:cs="Times New Roman"/>
          <w:sz w:val="24"/>
          <w:szCs w:val="24"/>
          <w:lang w:val="en-US"/>
        </w:rPr>
        <w:t>Swiss Center for Affective Sciences, University of Geneva, Switzerland</w:t>
      </w:r>
      <w:bookmarkStart w:id="0" w:name="_Hlk64536809"/>
      <w:bookmarkEnd w:id="0"/>
    </w:p>
    <w:p w14:paraId="3086A80D" w14:textId="38E9BCBC" w:rsidR="00C360F1" w:rsidRPr="004A6BF6" w:rsidRDefault="00D3442A" w:rsidP="00D3442A">
      <w:pPr>
        <w:suppressAutoHyphens w:val="0"/>
        <w:rPr>
          <w:rFonts w:ascii="Times New Roman" w:eastAsia="Times New Roman" w:hAnsi="Times New Roman" w:cs="Times New Roman"/>
          <w:sz w:val="24"/>
          <w:szCs w:val="20"/>
          <w:lang w:val="en-US" w:eastAsia="de-DE"/>
        </w:rPr>
      </w:pPr>
      <w:r>
        <w:rPr>
          <w:rFonts w:ascii="Times New Roman" w:eastAsia="Times New Roman" w:hAnsi="Times New Roman" w:cs="Times New Roman"/>
          <w:sz w:val="24"/>
          <w:szCs w:val="20"/>
          <w:lang w:val="en-US" w:eastAsia="de-DE"/>
        </w:rPr>
        <w:br w:type="page"/>
      </w:r>
    </w:p>
    <w:p w14:paraId="0BD71DB5" w14:textId="1B3309DE" w:rsidR="00C360F1" w:rsidRPr="004A6BF6" w:rsidRDefault="00C360F1" w:rsidP="00C360F1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Sample Information</w:t>
      </w:r>
    </w:p>
    <w:p w14:paraId="100E4213" w14:textId="0AACCDDC" w:rsidR="00C360F1" w:rsidRPr="004A6BF6" w:rsidRDefault="00C360F1" w:rsidP="00C360F1">
      <w:pPr>
        <w:rPr>
          <w:rFonts w:ascii="Times New Roman" w:hAnsi="Times New Roman" w:cs="Times New Roman"/>
          <w:lang w:val="en-US" w:eastAsia="de-DE"/>
        </w:rPr>
      </w:pPr>
    </w:p>
    <w:p w14:paraId="22622047" w14:textId="77777777" w:rsidR="008B4BD9" w:rsidRPr="004A6BF6" w:rsidRDefault="008B4BD9" w:rsidP="00C360F1">
      <w:pPr>
        <w:rPr>
          <w:rFonts w:ascii="Times New Roman" w:hAnsi="Times New Roman" w:cs="Times New Roman"/>
          <w:lang w:val="en-US" w:eastAsia="de-DE"/>
        </w:rPr>
      </w:pPr>
    </w:p>
    <w:p w14:paraId="5DDA7D00" w14:textId="70D27C56" w:rsidR="008B4BD9" w:rsidRPr="004A6BF6" w:rsidRDefault="008B4BD9" w:rsidP="008B4BD9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 xml:space="preserve">Table </w:t>
      </w:r>
      <w:r w:rsidR="00B70093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>S1</w:t>
      </w:r>
    </w:p>
    <w:p w14:paraId="2FEE0CB7" w14:textId="2AEEE5B6" w:rsidR="008B4BD9" w:rsidRPr="004A6BF6" w:rsidRDefault="0077759C" w:rsidP="008B4BD9">
      <w:pPr>
        <w:rPr>
          <w:rFonts w:ascii="Times New Roman" w:hAnsi="Times New Roman" w:cs="Times New Roman"/>
          <w:i/>
          <w:lang w:val="en-US"/>
        </w:rPr>
      </w:pPr>
      <w:r w:rsidRPr="0077759C">
        <w:rPr>
          <w:rFonts w:ascii="Times New Roman" w:hAnsi="Times New Roman" w:cs="Times New Roman"/>
          <w:i/>
          <w:iCs/>
          <w:lang w:val="en-US"/>
        </w:rPr>
        <w:t>List of reported instruments by amateurs (singers and instrumentalists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789"/>
        <w:gridCol w:w="134"/>
        <w:gridCol w:w="509"/>
        <w:gridCol w:w="4280"/>
        <w:gridCol w:w="360"/>
      </w:tblGrid>
      <w:tr w:rsidR="008B4BD9" w:rsidRPr="004A6BF6" w14:paraId="3D054569" w14:textId="77777777" w:rsidTr="009463F4">
        <w:trPr>
          <w:trHeight w:val="300"/>
        </w:trPr>
        <w:tc>
          <w:tcPr>
            <w:tcW w:w="20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B1D53F4" w14:textId="7EF5C45C" w:rsidR="008B4BD9" w:rsidRPr="004A6BF6" w:rsidRDefault="009463F4" w:rsidP="008B4BD9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ingers</w:t>
            </w:r>
          </w:p>
        </w:tc>
        <w:tc>
          <w:tcPr>
            <w:tcW w:w="2912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F2A838C" w14:textId="167BAF09" w:rsidR="008B4BD9" w:rsidRPr="004A6BF6" w:rsidRDefault="009463F4" w:rsidP="008B4BD9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nstrumentalists</w:t>
            </w:r>
          </w:p>
        </w:tc>
      </w:tr>
      <w:tr w:rsidR="008B4BD9" w:rsidRPr="004A6BF6" w14:paraId="79057065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44A5CA" w14:textId="166620AE" w:rsidR="008B4BD9" w:rsidRPr="004A6BF6" w:rsidRDefault="009463F4" w:rsidP="008B4BD9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esang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singing)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r w:rsidRPr="009463F4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/ Chor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(choir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98E549" w14:textId="1CAD2CE0" w:rsidR="008B4BD9" w:rsidRPr="004A6BF6" w:rsidRDefault="009463F4" w:rsidP="008B4BD9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5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A1167B" w14:textId="62980F1A" w:rsidR="008B4BD9" w:rsidRPr="004A6BF6" w:rsidRDefault="009463F4" w:rsidP="008B4BD9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Violine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(violin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E85B59" w14:textId="4ACFC2C0" w:rsidR="008B4BD9" w:rsidRPr="004A6BF6" w:rsidRDefault="009463F4" w:rsidP="008B4BD9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</w:tr>
      <w:tr w:rsidR="009463F4" w:rsidRPr="004A6BF6" w14:paraId="2F41C67A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B5D7B0" w14:textId="30BD84BA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+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lavi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piano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2064A9" w14:textId="7199ADC8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C28C8C" w14:textId="62C1420F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osaune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ombone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96B8F2" w14:textId="56154814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</w:tr>
      <w:tr w:rsidR="009463F4" w:rsidRPr="004A6BF6" w14:paraId="24082A97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67F065" w14:textId="2E1BDCB0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Violine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in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7DFD66" w14:textId="7DEE2720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6F206D" w14:textId="740F833C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Cello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ello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3BBE81" w14:textId="04D5CACE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</w:t>
            </w:r>
          </w:p>
        </w:tc>
      </w:tr>
      <w:tr w:rsidR="009463F4" w:rsidRPr="004A6BF6" w14:paraId="1813A747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56A085" w14:textId="2FA1FC61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+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itarr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guitar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58FAF6" w14:textId="04C4B164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A097BF" w14:textId="066C5522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Klarinette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larinet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EA2ED7" w14:textId="050AADF5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9463F4" w:rsidRPr="004A6BF6" w14:paraId="38D3D4D6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0518F9" w14:textId="14EAC197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Bass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s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9BDB8D" w14:textId="0D1187AA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429AEC" w14:textId="05C030C0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rompete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umpet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3E1C63" w14:textId="391AF7B0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9463F4" w:rsidRPr="004A6BF6" w14:paraId="75C76C6A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98EB89" w14:textId="4B9AA9C2" w:rsidR="009463F4" w:rsidRPr="009463F4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+ Klavier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piano)</w:t>
            </w: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 and Cello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c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ello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90BFC9" w14:textId="076F67B9" w:rsidR="009463F4" w:rsidRPr="009463F4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1A53C5" w14:textId="43F0BAA1" w:rsidR="009463F4" w:rsidRPr="004A6BF6" w:rsidRDefault="0077759C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Waldhorn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orn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0C6691" w14:textId="1F2FF94B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9463F4" w:rsidRPr="004A6BF6" w14:paraId="3A1C10CC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9710FF" w14:textId="248F1C87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Trompete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umpet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73F576" w14:textId="3A9F46EC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9C55DA" w14:textId="4C6548E5" w:rsidR="009463F4" w:rsidRPr="004A6BF6" w:rsidRDefault="0077759C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ratsche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a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968FEB" w14:textId="74F44EE3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9463F4" w:rsidRPr="004A6BF6" w14:paraId="52336B47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BD4790" w14:textId="748E3502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6F36E8" w14:textId="0E948D08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9A22B9" w14:textId="76DBA897" w:rsidR="009463F4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chlagzeug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drum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32CEC6" w14:textId="63DFA250" w:rsidR="009463F4" w:rsidRPr="0077759C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77759C">
              <w:rPr>
                <w:rFonts w:ascii="Times New Roman" w:eastAsia="Times New Roman" w:hAnsi="Times New Roman" w:cs="Times New Roman"/>
                <w:lang w:eastAsia="de-DE"/>
              </w:rPr>
              <w:t>2</w:t>
            </w:r>
          </w:p>
        </w:tc>
      </w:tr>
      <w:tr w:rsidR="0077759C" w:rsidRPr="004A6BF6" w14:paraId="1DE2B005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A76B78" w14:textId="776B0943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D2AAEB" w14:textId="4FD9F3CE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F3C86C" w14:textId="6CE0B1C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riton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riton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5CA2EA" w14:textId="031102F4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564CE5FC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876E75" w14:textId="5DE1F6DC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A552A7" w14:textId="604F50F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608378" w14:textId="3EAAEE3B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ss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s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A07246" w14:textId="3E8231F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C9C7569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1FC671" w14:textId="5CA628F3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0CCB58" w14:textId="40C83BA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E1D732" w14:textId="23C49E9D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agott (bassoon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09660A" w14:textId="4905AF7F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6452EFDC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5106A6" w14:textId="0D8552A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78EF69" w14:textId="6D7DC898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857891" w14:textId="7A2A7965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itarr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guitar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6F4265" w14:textId="4A8004D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818CE3E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C8BC96" w14:textId="4AD3CE8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F7B563" w14:textId="4EC085A4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F66A37" w14:textId="2C475ECA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Klavier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piano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556BE3" w14:textId="490C3051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FD7A06E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30AF7D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C93271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A0DF55" w14:textId="1562C1D7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Querflöte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lute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A4A841" w14:textId="535B9422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77759C" w:rsidRPr="004A6BF6" w14:paraId="58397DFF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1D292E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C19C96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A0D5ED" w14:textId="593B76AC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uba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uba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3B97C1" w14:textId="7B4EB54A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77759C" w:rsidRPr="004A6BF6" w14:paraId="71BED993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6C212F1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E5D6C55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111EF57" w14:textId="7757434E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axophon (</w:t>
            </w:r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xophone</w:t>
            </w:r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817BD1C" w14:textId="69BDF09C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</w:tbl>
    <w:p w14:paraId="26DD7E8F" w14:textId="1A4D095F" w:rsidR="00AD47E8" w:rsidRPr="004A6BF6" w:rsidRDefault="00AD47E8" w:rsidP="00AD47E8">
      <w:pPr>
        <w:rPr>
          <w:rFonts w:ascii="Times New Roman" w:hAnsi="Times New Roman" w:cs="Times New Roman"/>
          <w:lang w:val="en-US" w:eastAsia="de-DE"/>
        </w:rPr>
      </w:pPr>
    </w:p>
    <w:p w14:paraId="71CC785D" w14:textId="77777777" w:rsidR="0077759C" w:rsidRDefault="0077759C">
      <w:pPr>
        <w:suppressAutoHyphens w:val="0"/>
        <w:rPr>
          <w:rFonts w:ascii="Times New Roman" w:hAnsi="Times New Roman" w:cs="Times New Roman"/>
          <w:b/>
          <w:iCs/>
          <w:lang w:val="en-US"/>
        </w:rPr>
      </w:pPr>
      <w:r>
        <w:rPr>
          <w:rFonts w:ascii="Times New Roman" w:hAnsi="Times New Roman" w:cs="Times New Roman"/>
          <w:b/>
          <w:i/>
          <w:lang w:val="en-US"/>
        </w:rPr>
        <w:br w:type="page"/>
      </w:r>
    </w:p>
    <w:p w14:paraId="4319AC6B" w14:textId="760325C2" w:rsidR="00AD47E8" w:rsidRPr="004A6BF6" w:rsidRDefault="00AD47E8" w:rsidP="00AD47E8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Table </w:t>
      </w:r>
      <w:r w:rsidR="00B70093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2</w:t>
      </w:r>
    </w:p>
    <w:p w14:paraId="186D37B0" w14:textId="4985F522" w:rsidR="00AD47E8" w:rsidRPr="004A6BF6" w:rsidRDefault="0077759C" w:rsidP="00AD47E8">
      <w:pPr>
        <w:rPr>
          <w:rFonts w:ascii="Times New Roman" w:hAnsi="Times New Roman" w:cs="Times New Roman"/>
          <w:i/>
          <w:lang w:val="en-US"/>
        </w:rPr>
      </w:pPr>
      <w:r w:rsidRPr="0077759C">
        <w:rPr>
          <w:rFonts w:ascii="Times New Roman" w:hAnsi="Times New Roman" w:cs="Times New Roman"/>
          <w:i/>
          <w:iCs/>
          <w:lang w:val="en-US"/>
        </w:rPr>
        <w:t>Socioeconomic background of amateurs (singers and instrumentalists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88"/>
        <w:gridCol w:w="605"/>
        <w:gridCol w:w="623"/>
        <w:gridCol w:w="2614"/>
        <w:gridCol w:w="360"/>
        <w:gridCol w:w="360"/>
        <w:gridCol w:w="2402"/>
        <w:gridCol w:w="360"/>
        <w:gridCol w:w="360"/>
      </w:tblGrid>
      <w:tr w:rsidR="00AD47E8" w:rsidRPr="004A6BF6" w14:paraId="5D86294F" w14:textId="77777777" w:rsidTr="00097B7C">
        <w:trPr>
          <w:trHeight w:val="300"/>
        </w:trPr>
        <w:tc>
          <w:tcPr>
            <w:tcW w:w="6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84C1203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ncome (in €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95BE02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4B2CA3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50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A04E44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Education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8B6E73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BD0036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4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61EDCD5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Degree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90AB87C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B545679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</w:tr>
      <w:tr w:rsidR="00AD47E8" w:rsidRPr="004A6BF6" w14:paraId="619CD314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EBB53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948A1A" w14:textId="28A144A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82D00D" w14:textId="23AADE64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9745CF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1E3156" w14:textId="5D7E40C0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579B64" w14:textId="0710D4F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F11B6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B6051B" w14:textId="5F1184A5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EEB4D9" w14:textId="1DB7B43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</w:tr>
      <w:tr w:rsidR="00AD47E8" w:rsidRPr="004A6BF6" w14:paraId="0D7D24AF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5A95FC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&lt;175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38B7B8" w14:textId="3E75FF7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ECD925" w14:textId="279264D5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1534F55" w14:textId="37EB98B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ein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none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417697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136B2A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A71A7FC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ein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(none)      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     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46422C" w14:textId="29CBDB6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653A5E" w14:textId="5CCBFAD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AD47E8" w:rsidRPr="004A6BF6" w14:paraId="4499D567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F4FCD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1750-250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9528A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44CF35" w14:textId="0E132FE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7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8CDDD7F" w14:textId="15A4A390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Schül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(pupil) 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 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CB748A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E6AD747" w14:textId="6FCB76F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3D1A9DE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Schül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pupil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6E72C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3620E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3606C60A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9C97F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2500-3500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7F1733" w14:textId="5115DB09" w:rsidR="00AD47E8" w:rsidRPr="004A6BF6" w:rsidRDefault="0077759C" w:rsidP="0077759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AA075F" w14:textId="147603E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B2C9EE5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Hauptschul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</w:p>
          <w:p w14:paraId="51E9AD7D" w14:textId="278A2EA8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secondary school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CB1767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F1B90B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C7968C0" w14:textId="461B0C4B" w:rsidR="00097B7C" w:rsidRPr="004A6BF6" w:rsidRDefault="00097B7C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I</w:t>
            </w:r>
            <w:r w:rsidR="00AD47E8"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n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  <w:r w:rsidR="00AD47E8"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Ausbildung  </w:t>
            </w:r>
          </w:p>
          <w:p w14:paraId="2F8ADD19" w14:textId="3853A8A4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under training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50D927" w14:textId="399D9AF2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A79B8A" w14:textId="059B62BE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AD47E8" w:rsidRPr="004A6BF6" w14:paraId="6792F23A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E83D5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3500-500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86B017" w14:textId="0A1658A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1E28A4" w14:textId="07C04188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AC106DA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ittelschule  </w:t>
            </w:r>
          </w:p>
          <w:p w14:paraId="5609DD97" w14:textId="79D8BC69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secondary school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386C4AB" w14:textId="4D5DCA96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433B3A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D8C6213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Lehre </w:t>
            </w:r>
          </w:p>
          <w:p w14:paraId="7E7FFE35" w14:textId="16B37496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traineeship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4830DE" w14:textId="51F40E4D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8760A1" w14:textId="6B8E769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</w:t>
            </w:r>
          </w:p>
        </w:tc>
      </w:tr>
      <w:tr w:rsidR="00AD47E8" w:rsidRPr="004A6BF6" w14:paraId="43F87C40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6390F0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&gt;5000    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BBEFF4" w14:textId="252518C3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F10FED" w14:textId="0C3445F3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3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47769D0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schule   </w:t>
            </w:r>
          </w:p>
          <w:p w14:paraId="5BFCB7FC" w14:textId="2A3092AB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technical college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92B23EE" w14:textId="691E21AF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70E0BB8" w14:textId="30B1844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EAFEF2A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schule </w:t>
            </w:r>
          </w:p>
          <w:p w14:paraId="50E47CC4" w14:textId="5E76D0E8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technical college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934CC2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F49B58" w14:textId="716548F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1B93A8A5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C371B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EDC0B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05DF8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0A36B2F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Abitur  </w:t>
            </w:r>
          </w:p>
          <w:p w14:paraId="325E063B" w14:textId="1423132D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A-levels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C21CF63" w14:textId="67ED1AE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4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81DED85" w14:textId="239ADB4A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43478B0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eist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</w:p>
          <w:p w14:paraId="4F2DD803" w14:textId="0F394C65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master craftsmen)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C4DCF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5E669F" w14:textId="040A74D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1148BE36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B9955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A2E47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22F24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7B69512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2819B3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12D933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A4EEC1F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Bachelor  </w:t>
            </w:r>
          </w:p>
          <w:p w14:paraId="7C75317D" w14:textId="0C06C20C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Bachelor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F89580" w14:textId="7B2872BF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8C2A89" w14:textId="444BF1A7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AD47E8" w:rsidRPr="004A6BF6" w14:paraId="28268A40" w14:textId="77777777" w:rsidTr="00097B7C">
        <w:trPr>
          <w:trHeight w:val="6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B5DB9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B5C54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5E596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F98ED7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8DA72F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F78BF1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649095E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hochschulabschluss 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polytechnic degree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F90D6D" w14:textId="180036C5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84E3D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AD47E8" w:rsidRPr="004A6BF6" w14:paraId="3D59E7A9" w14:textId="77777777" w:rsidTr="00097B7C">
        <w:trPr>
          <w:trHeight w:val="6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92818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81094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4E3A8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527C39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187C92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13BDD3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0A1715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aster/Diplom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Master/Diploma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864749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69A133" w14:textId="159F626A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</w:tr>
      <w:tr w:rsidR="00AD47E8" w:rsidRPr="004A6BF6" w14:paraId="1C352DC7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1918D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DA867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642F1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670166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517F6A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35D8BC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6C92757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Promotion 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(PhD)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F715B7" w14:textId="75984F12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08D08A" w14:textId="7A5D70C6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</w:tr>
      <w:tr w:rsidR="00AD47E8" w:rsidRPr="004A6BF6" w14:paraId="661940B4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29F7A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0E524D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783A3F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75F80C4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5DBBF0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A3CA252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2C0CC4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F2810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4D1B32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AD47E8" w:rsidRPr="004A6BF6" w14:paraId="73AF1D27" w14:textId="77777777" w:rsidTr="00097B7C">
        <w:trPr>
          <w:trHeight w:val="300"/>
        </w:trPr>
        <w:tc>
          <w:tcPr>
            <w:tcW w:w="1241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1D416AC" w14:textId="4BF3D27D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 w:rsidRP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.23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df = 4, </w:t>
            </w:r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0.2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4</w:t>
            </w:r>
          </w:p>
        </w:tc>
        <w:tc>
          <w:tcPr>
            <w:tcW w:w="1913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7076CA27" w14:textId="5E780C60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.06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df = 2, </w:t>
            </w:r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0.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88</w:t>
            </w:r>
          </w:p>
        </w:tc>
        <w:tc>
          <w:tcPr>
            <w:tcW w:w="1847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8363C2C" w14:textId="47994DEA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.06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df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7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0.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9</w:t>
            </w:r>
          </w:p>
        </w:tc>
      </w:tr>
    </w:tbl>
    <w:p w14:paraId="714EF0FB" w14:textId="1924776B" w:rsidR="00B70093" w:rsidRPr="004A6BF6" w:rsidRDefault="00AD47E8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This table presents the number of individuals belonging to different income, education, and degree categories. We tested group differences between </w:t>
      </w:r>
      <w:r w:rsidR="00034A45">
        <w:rPr>
          <w:rFonts w:ascii="Times New Roman" w:hAnsi="Times New Roman" w:cs="Times New Roman"/>
          <w:i/>
          <w:lang w:val="en-US"/>
        </w:rPr>
        <w:t>singers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</w:t>
      </w:r>
      <w:r w:rsidR="00034A45">
        <w:rPr>
          <w:rFonts w:ascii="Times New Roman" w:hAnsi="Times New Roman" w:cs="Times New Roman"/>
          <w:i/>
          <w:lang w:val="en-US"/>
        </w:rPr>
        <w:t>(S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) and </w:t>
      </w:r>
      <w:r w:rsidR="00034A45">
        <w:rPr>
          <w:rFonts w:ascii="Times New Roman" w:hAnsi="Times New Roman" w:cs="Times New Roman"/>
          <w:i/>
          <w:lang w:val="en-US"/>
        </w:rPr>
        <w:t>instrumentalists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</w:t>
      </w:r>
      <w:r w:rsidR="00034A45">
        <w:rPr>
          <w:rFonts w:ascii="Times New Roman" w:hAnsi="Times New Roman" w:cs="Times New Roman"/>
          <w:i/>
          <w:lang w:val="en-US"/>
        </w:rPr>
        <w:t>I</w:t>
      </w:r>
      <w:r w:rsidR="00097B7C" w:rsidRPr="004A6BF6">
        <w:rPr>
          <w:rFonts w:ascii="Times New Roman" w:hAnsi="Times New Roman" w:cs="Times New Roman"/>
          <w:i/>
          <w:lang w:val="en-US"/>
        </w:rPr>
        <w:t>) using a Chi-square test and show the results in the last line of this table. Please note that the</w:t>
      </w:r>
      <w:r w:rsidRPr="004A6BF6">
        <w:rPr>
          <w:rFonts w:ascii="Times New Roman" w:hAnsi="Times New Roman" w:cs="Times New Roman"/>
          <w:i/>
          <w:lang w:val="en-US"/>
        </w:rPr>
        <w:t xml:space="preserve"> response options “Education”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i.e. the type of school)</w:t>
      </w:r>
      <w:r w:rsidRPr="004A6BF6">
        <w:rPr>
          <w:rFonts w:ascii="Times New Roman" w:hAnsi="Times New Roman" w:cs="Times New Roman"/>
          <w:i/>
          <w:lang w:val="en-US"/>
        </w:rPr>
        <w:t xml:space="preserve"> and “Degree”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i.e. the highest professional qualification)</w:t>
      </w:r>
      <w:r w:rsidRPr="004A6BF6">
        <w:rPr>
          <w:rFonts w:ascii="Times New Roman" w:hAnsi="Times New Roman" w:cs="Times New Roman"/>
          <w:i/>
          <w:lang w:val="en-US"/>
        </w:rPr>
        <w:t xml:space="preserve"> were tailored to the German educational system and </w:t>
      </w:r>
      <w:r w:rsidR="00097B7C" w:rsidRPr="004A6BF6">
        <w:rPr>
          <w:rFonts w:ascii="Times New Roman" w:hAnsi="Times New Roman" w:cs="Times New Roman"/>
          <w:i/>
          <w:lang w:val="en-US"/>
        </w:rPr>
        <w:t>are therefore difficult to translate Further, please note that “Fachschule” and “Abitur” are similar as they both enable a person to pursue a university degree (with a few more constrains for a “Fachschule” degree)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. We therefore consider the trend observed for the “Education” factor merely as an artefact of the response format. </w:t>
      </w:r>
      <w:r w:rsidR="00034A45">
        <w:rPr>
          <w:rFonts w:ascii="Times New Roman" w:hAnsi="Times New Roman" w:cs="Times New Roman"/>
          <w:i/>
          <w:lang w:val="en-US"/>
        </w:rPr>
        <w:t>S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 = </w:t>
      </w:r>
      <w:r w:rsidR="00034A45">
        <w:rPr>
          <w:rFonts w:ascii="Times New Roman" w:hAnsi="Times New Roman" w:cs="Times New Roman"/>
          <w:i/>
          <w:lang w:val="en-US"/>
        </w:rPr>
        <w:t>Singers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, </w:t>
      </w:r>
      <w:r w:rsidR="00034A45">
        <w:rPr>
          <w:rFonts w:ascii="Times New Roman" w:hAnsi="Times New Roman" w:cs="Times New Roman"/>
          <w:i/>
          <w:lang w:val="en-US"/>
        </w:rPr>
        <w:t>I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 = </w:t>
      </w:r>
      <w:r w:rsidR="00034A45">
        <w:rPr>
          <w:rFonts w:ascii="Times New Roman" w:hAnsi="Times New Roman" w:cs="Times New Roman"/>
          <w:i/>
          <w:lang w:val="en-US"/>
        </w:rPr>
        <w:t>Instrumentalists</w:t>
      </w:r>
    </w:p>
    <w:p w14:paraId="4650B7BE" w14:textId="21A5CBC4" w:rsidR="00B70093" w:rsidRPr="004A6BF6" w:rsidRDefault="00074B5E" w:rsidP="00074B5E">
      <w:pPr>
        <w:suppressAutoHyphens w:val="0"/>
        <w:rPr>
          <w:rFonts w:ascii="Times New Roman" w:hAnsi="Times New Roman" w:cs="Times New Roman"/>
          <w:i/>
          <w:lang w:val="en-US"/>
        </w:rPr>
      </w:pPr>
      <w:r>
        <w:rPr>
          <w:rFonts w:ascii="Times New Roman" w:hAnsi="Times New Roman" w:cs="Times New Roman"/>
          <w:i/>
          <w:lang w:val="en-US"/>
        </w:rPr>
        <w:br w:type="page"/>
      </w:r>
    </w:p>
    <w:p w14:paraId="2BBCE5BD" w14:textId="16E21B49" w:rsidR="00B70093" w:rsidRPr="004A6BF6" w:rsidRDefault="00B70093" w:rsidP="00B70093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Stimulus Information</w:t>
      </w:r>
    </w:p>
    <w:p w14:paraId="7346D236" w14:textId="0CCBC9DF" w:rsidR="00ED033E" w:rsidRPr="004A6BF6" w:rsidRDefault="00ED033E" w:rsidP="00AD47E8">
      <w:pPr>
        <w:rPr>
          <w:rFonts w:ascii="Times New Roman" w:hAnsi="Times New Roman" w:cs="Times New Roman"/>
          <w:i/>
          <w:lang w:val="en-US"/>
        </w:rPr>
      </w:pPr>
    </w:p>
    <w:p w14:paraId="010C17F4" w14:textId="77777777" w:rsidR="00534487" w:rsidRPr="004A6BF6" w:rsidRDefault="00534487" w:rsidP="00AD47E8">
      <w:pPr>
        <w:rPr>
          <w:rFonts w:ascii="Times New Roman" w:hAnsi="Times New Roman" w:cs="Times New Roman"/>
          <w:i/>
          <w:lang w:val="en-US"/>
        </w:rPr>
      </w:pPr>
    </w:p>
    <w:p w14:paraId="77426147" w14:textId="6B1B49B0" w:rsidR="00534487" w:rsidRPr="004A6BF6" w:rsidRDefault="00534487" w:rsidP="00534487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>Table S3</w:t>
      </w:r>
    </w:p>
    <w:p w14:paraId="10E6D9AE" w14:textId="018D64CE" w:rsidR="00534487" w:rsidRPr="004A6BF6" w:rsidRDefault="00534487" w:rsidP="00534487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Summary of the acoustic characteristics of female voice morphs separately for each Emotion and Morph Type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69"/>
        <w:gridCol w:w="918"/>
        <w:gridCol w:w="1404"/>
        <w:gridCol w:w="1404"/>
        <w:gridCol w:w="1467"/>
        <w:gridCol w:w="1405"/>
        <w:gridCol w:w="1405"/>
      </w:tblGrid>
      <w:tr w:rsidR="00534487" w:rsidRPr="004A6BF6" w14:paraId="6106415A" w14:textId="77777777" w:rsidTr="00097B7C">
        <w:trPr>
          <w:trHeight w:val="315"/>
        </w:trPr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F5958C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 </w:t>
            </w:r>
          </w:p>
        </w:tc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1B0A5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MTyp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0BC026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Mean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7B64A8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SD</w:t>
            </w:r>
          </w:p>
        </w:tc>
        <w:tc>
          <w:tcPr>
            <w:tcW w:w="82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75697C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Glid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008981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ormDisp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4C051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HNR</w:t>
            </w:r>
          </w:p>
        </w:tc>
      </w:tr>
      <w:tr w:rsidR="00534487" w:rsidRPr="004A6BF6" w14:paraId="1C29E43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06087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appiness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7E9C5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414F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A46DD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16F87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47F1B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118BB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1FD0E1B4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23F7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CE6F3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8D39B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4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ED00A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3F87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392CE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9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7BF77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7C0DF1B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6F719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654D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6E2CE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4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BE01D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58B5F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48EAE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680ED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0</w:t>
            </w:r>
          </w:p>
        </w:tc>
      </w:tr>
      <w:tr w:rsidR="00534487" w:rsidRPr="004A6BF6" w14:paraId="253A8E2C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FE1E3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DA1B3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52004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E105E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AC10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F5CDC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E49BD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462077BC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6D016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leasur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DAC67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FBE5F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B149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553D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206D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07825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58FD238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9E343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4743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FA63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BAF66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8BDDC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C9028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3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71BA1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087B4B26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47DE3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2488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A86E2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961A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909A0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72A67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67D5A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125C79AA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FE933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61CD5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0E627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E502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9E69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33F56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5A1EC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0</w:t>
            </w:r>
          </w:p>
        </w:tc>
      </w:tr>
      <w:tr w:rsidR="00534487" w:rsidRPr="004A6BF6" w14:paraId="23FB65D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B4247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ear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E8659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8E22B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D6385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3CDEE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400C1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1C0BB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DE46FE6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7FDA6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EB6D3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C9230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52AE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0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02D2A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5700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AA720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63D1DA7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A594C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4AA34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6628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1BEF2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0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B1FF3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9796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70B4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727341F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B82A4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3BC8F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99119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444BE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20E7C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67ED9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2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11C9B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245B810A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B7C46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dness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F68B7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52461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5736E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E2C46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95F7B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4C0B5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6DD719DD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7229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A6A86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96DA1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3AB04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89658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093F7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D58EE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  <w:tr w:rsidR="00534487" w:rsidRPr="004A6BF6" w14:paraId="07CA74D0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08221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11322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BE2C5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B77FC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AD463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6C694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10925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77CD5598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F0104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AE316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AA887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416E8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3B22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96AFE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E726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  <w:tr w:rsidR="00534487" w:rsidRPr="004A6BF6" w14:paraId="19827E44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599FF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Averag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5A37A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1687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6352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63D29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92574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2BEF2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DB967B1" w14:textId="77777777" w:rsidTr="00097B7C">
        <w:trPr>
          <w:trHeight w:val="315"/>
        </w:trPr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3E32BB1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 </w:t>
            </w:r>
          </w:p>
        </w:tc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3B411B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4BBB9C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77674C5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50E7E1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6AC85A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4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234589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</w:tbl>
    <w:p w14:paraId="3F38F0A2" w14:textId="7F98591E" w:rsidR="00534487" w:rsidRPr="004A6BF6" w:rsidRDefault="00534487" w:rsidP="00C0430A">
      <w:pPr>
        <w:spacing w:after="0"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All acoustical parameters were adapted from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f81b4ab2-7118-4764-8054-34a21718b654"/>
          <w:id w:val="-1435351894"/>
          <w:placeholder>
            <w:docPart w:val="21BF321679BD41868CC7AF59429A5039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637A37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MjQzZjUwLTdiZmQtNDFkNy05ZGUzLWYyMDcyNGRkMzE2YiIsIlJhbmdlTGVuZ3RoIjoyMiwiUmVmZXJlbmNlSWQiOiI0NGFlOThiZS1jOTYxLTQ3ZDMtYTU4My05ODZkZDNiZjk3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V0sIkJpYlRlWEtleSI6Ik1jQWxlZXJfMjAxNCIsIkNpdGF0aW9uS2V5VXBkYXRlVHlwZSI6MCwiQ29sbGFib3JhdG9ycyI6W10sIkRhdGUyIjoiMTIuMDMuMjAxNCIsIkRvaSI6IjEwLjEzNzEvam91cm5hbC5wb25lLjAwOTA3Nz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M5NTEyNzMiLCJVcmlTdHJpbmciOiJodHRwczovL3d3dy5uY2JpLm5sbS5uaWguZ292L3BtYy9hcnRpY2xlcy9QTUMzOTUxMjc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AyLTE3VDIwOjU2OjQ0IiwiTW9kaWZpZWRCeSI6Il9DaHJpc3RpbmUgTnVzc2JhdW0iLCJJZCI6IjA5MjQ4YWZiLTdjMzMtNGRkNy04NzgyLTA0M2JlMTUwMjVkZCIsIk1vZGlmaWVkT24iOiIyMDIxLTAyLTE3VDIwOjU2OjQ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M3MS9qb3VybmFsLnBvbmUuMDA5MDc3OSIsIlVyaVN0cmluZyI6Imh0dHBzOi8vZG9pLm9yZy8xMC4xMzcxL2pvdXJuYWwucG9uZS4wMDkwNzc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U2OjM1IiwiTW9kaWZpZWRCeSI6Il9DaHJpc3RpbmUgTnVzc2JhdW0iLCJJZCI6ImRlMTA0NDRlLTllN2EtNDJlYy04YWFmLTUxYzE3YmNlYmZkMSIsIk1vZGlmaWVkT24iOiIyMDIxLTAyLTE3VDIwOjU2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2MjIyODMiLCJVcmlTdHJpbmciOiJodHRwOi8vd3d3Lm5jYmkubmxtLm5paC5nb3YvcHVibWVkLzI0NjIyMj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U2OjQzIiwiTW9kaWZpZWRCeSI6Il9DaHJpc3RpbmUgTnVzc2JhdW0iLCJJZCI6ImQzYTgxMzJmLTFlMWYtNGQ2ZS05YTBjLTkwZjVjNjFjYWQ1MiIsIk1vZGlmaWVkT24iOiIyMDIxLTAyLTE3VDIwOjU2OjQzIiwiUHJvamVjdCI6eyIkcmVmIjoiNSJ9fV0sIk51bWJlciI6IjMiLCJPcmdhbml6YXRpb25zIjpbXSwiT3RoZXJzSW52b2x2ZWQiOltdLCJQYWdlUmFuZ2UiOiI8c3A+XHJcbiAgPG5zPk9taXQ8L25zPlxyXG4gIDxvcz5lOTA3Nzk8L29zPlxyXG4gIDxwcz5lOTA3Nzk8L3BzPlxyXG48L3NwPlxyXG48b3M+ZTkwNzc5PC9vcz4iLCJQZXJpb2RpY2FsIjp7IiRpZCI6IjE3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cAleer et al., 2014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extracted using Praat software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2f0bd75a-df6f-4fd0-9682-f77d4b149a74"/>
          <w:id w:val="2011097997"/>
          <w:placeholder>
            <w:docPart w:val="A36611C7CBFA43A5BF6D57A01F6AD50B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ED4BA1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YTA5YTRjLTcyNzgtNGNiZi05NGNmLWVmZDAxNGViNmJiNy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R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R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UtMDktMTRUMTk6MDc6NDY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JmMGJkNzVhLWRmNmYtNGZkMC05NjgyLWY3N2Q0YjE0OWE3NCIsIlRleHQiOiIoQm9lcnNtYSwgMjAxO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oersma, 2018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the F0 contour information from the TANDEM-STRAIGHT object in Matlab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7437bb17-af9e-4954-adcc-686c2328aebc"/>
          <w:id w:val="-1644415498"/>
          <w:placeholder>
            <w:docPart w:val="A36611C7CBFA43A5BF6D57A01F6AD50B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MDA1NzhkLTc4ZmEtNDQ1ZC05MjQ2LThkNmE4NjUzNzM0NiIsIlJhbmdlTGVuZ3RoIjoxNCwiUmVmZXJlbmNlSWQiOiJmYWFiOWNjNC1kMjZjLTRlYjUtODhhMC0zMjEyYjAyODVk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QVRMQUIiLCJQcm90ZWN0ZWQiOmZhbHNlLCJTZXgiOjAsIkNyZWF0ZWRCeSI6Il9DaHJpc3RpbmUgTnVzc2JhdW0iLCJDcmVhdGVkT24iOiIyMDIxLTA2LTIxVDEyOjE1OjU4IiwiTW9kaWZpZWRCeSI6Il9DaHJpc3RpbmUgTnVzc2JhdW0iLCJJZCI6IjBhY2UzYTIxLTEyNDgtNDA1Zi1hZmE1LWQ2Y2Q3MzQ3NjA3NCIsIk1vZGlmaWVkT24iOiIyMDIxLTA2LTIxVDEyOjE1OjU4IiwiUHJvamVjdCI6eyIkaWQiOiI1IiwiJHR5cGUiOiJTd2lzc0FjYWRlbWljLkNpdGF2aS5Qcm9qZWN0LCBTd2lzc0FjYWRlbWljLkNpdGF2aSJ9fV0sIkJpYlRlWEtleSI6Ik1BVExBQl8yMDI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ATLAB, 2020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.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F0 Glide </w:t>
      </w:r>
      <w:r w:rsidRPr="004A6BF6">
        <w:rPr>
          <w:rFonts w:ascii="Times New Roman" w:hAnsi="Times New Roman" w:cs="Times New Roman"/>
          <w:i/>
          <w:lang w:val="en-US"/>
        </w:rPr>
        <w:t>=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 xml:space="preserve">End </w:t>
      </w:r>
      <w:r w:rsidRPr="004A6BF6">
        <w:rPr>
          <w:rFonts w:ascii="Times New Roman" w:hAnsi="Times New Roman" w:cs="Times New Roman"/>
          <w:i/>
          <w:lang w:val="en-US"/>
        </w:rPr>
        <w:t>–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>Start</w:t>
      </w:r>
      <w:r w:rsidRPr="004A6BF6">
        <w:rPr>
          <w:rFonts w:ascii="Times New Roman" w:hAnsi="Times New Roman" w:cs="Times New Roman"/>
          <w:i/>
          <w:lang w:val="en-US"/>
        </w:rPr>
        <w:t xml:space="preserve">; </w:t>
      </w:r>
      <w:r w:rsidRPr="004A6BF6">
        <w:rPr>
          <w:rFonts w:ascii="Times New Roman" w:hAnsi="Times New Roman" w:cs="Times New Roman"/>
          <w:i/>
          <w:iCs/>
          <w:lang w:val="en-US"/>
        </w:rPr>
        <w:t>Formant</w:t>
      </w:r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Dispersion (FormDisp) </w:t>
      </w:r>
      <w:r w:rsidRPr="004A6BF6">
        <w:rPr>
          <w:rFonts w:ascii="Times New Roman" w:hAnsi="Times New Roman" w:cs="Times New Roman"/>
          <w:i/>
          <w:lang w:val="en-US"/>
        </w:rPr>
        <w:t xml:space="preserve">= ratio between consecutive formant means (from F1 to F4, maximum formant frequency set to 5.5 kHz, window length 0.025 s);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HNR </w:t>
      </w:r>
      <w:r w:rsidRPr="004A6BF6">
        <w:rPr>
          <w:rFonts w:ascii="Times New Roman" w:hAnsi="Times New Roman" w:cs="Times New Roman"/>
          <w:i/>
          <w:lang w:val="en-US"/>
        </w:rPr>
        <w:t xml:space="preserve">(harmonics-to-noise ratio) was extracted with the cross-correlation method (mean value; time step = 0.01 s; min pitch = 75 Hz; silence threshold = 0.1, periods per window = 1.0). </w:t>
      </w:r>
    </w:p>
    <w:p w14:paraId="6EA76667" w14:textId="77777777" w:rsidR="00D835BA" w:rsidRPr="004A6BF6" w:rsidRDefault="00D835BA" w:rsidP="00D835BA">
      <w:pPr>
        <w:suppressAutoHyphens w:val="0"/>
        <w:rPr>
          <w:rFonts w:ascii="Times New Roman" w:hAnsi="Times New Roman" w:cs="Times New Roman"/>
          <w:b/>
          <w:lang w:val="en-US"/>
        </w:rPr>
      </w:pPr>
    </w:p>
    <w:p w14:paraId="3919C889" w14:textId="77777777" w:rsidR="00C0430A" w:rsidRPr="004A6BF6" w:rsidRDefault="00C0430A">
      <w:pPr>
        <w:suppressAutoHyphens w:val="0"/>
        <w:rPr>
          <w:rFonts w:ascii="Times New Roman" w:hAnsi="Times New Roman" w:cs="Times New Roman"/>
          <w:b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br w:type="page"/>
      </w:r>
    </w:p>
    <w:p w14:paraId="0075FAC0" w14:textId="259AA788" w:rsidR="00534487" w:rsidRPr="004A6BF6" w:rsidRDefault="00534487" w:rsidP="00D835BA">
      <w:pPr>
        <w:suppressAutoHyphens w:val="0"/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lastRenderedPageBreak/>
        <w:t>Table S4</w:t>
      </w:r>
    </w:p>
    <w:p w14:paraId="0A5EF59E" w14:textId="166E43EE" w:rsidR="00534487" w:rsidRPr="004A6BF6" w:rsidRDefault="00534487" w:rsidP="00534487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Summary of the acoustic characteristics of male voice morphs separately for each Emotion and Morph Type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69"/>
        <w:gridCol w:w="918"/>
        <w:gridCol w:w="1404"/>
        <w:gridCol w:w="1404"/>
        <w:gridCol w:w="1467"/>
        <w:gridCol w:w="1405"/>
        <w:gridCol w:w="1405"/>
      </w:tblGrid>
      <w:tr w:rsidR="00534487" w:rsidRPr="004A6BF6" w14:paraId="4D499295" w14:textId="77777777" w:rsidTr="00D835BA">
        <w:trPr>
          <w:trHeight w:val="315"/>
        </w:trPr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5AE14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 </w:t>
            </w:r>
          </w:p>
        </w:tc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25930B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MTyp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2AF7F8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Mean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1BB3E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SD</w:t>
            </w:r>
          </w:p>
        </w:tc>
        <w:tc>
          <w:tcPr>
            <w:tcW w:w="82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74ED9A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Glid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7020BA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ormDisp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484FF7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HNR</w:t>
            </w:r>
          </w:p>
        </w:tc>
      </w:tr>
      <w:tr w:rsidR="00534487" w:rsidRPr="004A6BF6" w14:paraId="7B5FDB90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893ED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appiness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3D6AD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39A48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69E61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AD2E1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CEF1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02ED8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E580F13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771C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A03BE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25E70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1CCB8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8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B938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B4095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9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D772B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662D1B1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4721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E7628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BC88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DACD9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8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0CFA4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E993D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DA4F9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2D45B3CC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743D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6D3D4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D3B28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744BD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8F5C4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D4582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469E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</w:tr>
      <w:tr w:rsidR="00534487" w:rsidRPr="004A6BF6" w14:paraId="27FD8FB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0F76D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leasur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4F1F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6DB6F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119CF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BF8B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49D4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7D0A3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577571E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7F07A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55063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DBDAC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63B3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F452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20F6F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6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AE9A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</w:tr>
      <w:tr w:rsidR="00534487" w:rsidRPr="004A6BF6" w14:paraId="566881F2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55DD0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0D728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EF206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BAB90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582D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E70A1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7B974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</w:tr>
      <w:tr w:rsidR="00534487" w:rsidRPr="004A6BF6" w14:paraId="25E508B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4E0F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B00C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D1AB5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A7282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BB240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62E42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D7BFC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</w:tr>
      <w:tr w:rsidR="00534487" w:rsidRPr="004A6BF6" w14:paraId="3CC7166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8B28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ear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8FF5F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DC25D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A3FD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4975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3175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683BB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04E8103D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B30EC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4A222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0D582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FAF70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3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E2B5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546C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7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D9218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50AAF40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C39F9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CF57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65408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6A541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3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28BB4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A5E3E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2586A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07AA200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5FAD9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92806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54920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733A1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89321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53881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992EE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7FF6BDB3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9A7B0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dness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6EFCB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E18F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5B980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E4BE2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5ED3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E9809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0A63EEF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D8799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BE19A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EA2C0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A7C9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F005F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2125E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B7D4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12FE668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D2429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5210D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5D14D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F49AC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E279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616F0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EC5ED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7AA236B0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AFDA0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4D077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24BC9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63F4E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B7FC8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602F2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3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FE7A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6D06656D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18EC8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Averag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36FB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4D76D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D4B2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D6925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BA415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68B57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1BA2A732" w14:textId="77777777" w:rsidTr="00D835BA">
        <w:trPr>
          <w:trHeight w:val="315"/>
        </w:trPr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296E06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 </w:t>
            </w:r>
          </w:p>
        </w:tc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7CFF188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615CFF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47B595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1C2790B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34E6D7D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7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16F3A23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</w:tbl>
    <w:p w14:paraId="66BF8B87" w14:textId="3329CB3B" w:rsidR="00534487" w:rsidRPr="004A6BF6" w:rsidRDefault="00534487" w:rsidP="00C0430A">
      <w:pPr>
        <w:spacing w:after="0"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All acoustical parameters were adapted from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f7270007-b0aa-457a-aae2-20a981aaa3be"/>
          <w:id w:val="1014043248"/>
          <w:placeholder>
            <w:docPart w:val="524411A7E80F45EC811C775A9AAAF560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637A37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MjQzZjUwLTdiZmQtNDFkNy05ZGUzLWYyMDcyNGRkMzE2YiIsIlJhbmdlTGVuZ3RoIjoyMiwiUmVmZXJlbmNlSWQiOiI0NGFlOThiZS1jOTYxLTQ3ZDMtYTU4My05ODZkZDNiZjk3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V0sIkJpYlRlWEtleSI6Ik1jQWxlZXJfMjAxNCIsIkNpdGF0aW9uS2V5VXBkYXRlVHlwZSI6MCwiQ29sbGFib3JhdG9ycyI6W10sIkRhdGUyIjoiMTIuMDMuMjAxNCIsIkRvaSI6IjEwLjEzNzEvam91cm5hbC5wb25lLjAwOTA3Nz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M5NTEyNzMiLCJVcmlTdHJpbmciOiJodHRwczovL3d3dy5uY2JpLm5sbS5uaWguZ292L3BtYy9hcnRpY2xlcy9QTUMzOTUxMjc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AyLTE3VDIwOjU2OjQ0IiwiTW9kaWZpZWRCeSI6Il9DaHJpc3RpbmUgTnVzc2JhdW0iLCJJZCI6IjA5MjQ4YWZiLTdjMzMtNGRkNy04NzgyLTA0M2JlMTUwMjVkZCIsIk1vZGlmaWVkT24iOiIyMDIxLTAyLTE3VDIwOjU2OjQ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M3MS9qb3VybmFsLnBvbmUuMDA5MDc3OSIsIlVyaVN0cmluZyI6Imh0dHBzOi8vZG9pLm9yZy8xMC4xMzcxL2pvdXJuYWwucG9uZS4wMDkwNzc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U2OjM1IiwiTW9kaWZpZWRCeSI6Il9DaHJpc3RpbmUgTnVzc2JhdW0iLCJJZCI6ImRlMTA0NDRlLTllN2EtNDJlYy04YWFmLTUxYzE3YmNlYmZkMSIsIk1vZGlmaWVkT24iOiIyMDIxLTAyLTE3VDIwOjU2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2MjIyODMiLCJVcmlTdHJpbmciOiJodHRwOi8vd3d3Lm5jYmkubmxtLm5paC5nb3YvcHVibWVkLzI0NjIyMj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U2OjQzIiwiTW9kaWZpZWRCeSI6Il9DaHJpc3RpbmUgTnVzc2JhdW0iLCJJZCI6ImQzYTgxMzJmLTFlMWYtNGQ2ZS05YTBjLTkwZjVjNjFjYWQ1MiIsIk1vZGlmaWVkT24iOiIyMDIxLTAyLTE3VDIwOjU2OjQzIiwiUHJvamVjdCI6eyIkcmVmIjoiNSJ9fV0sIk51bWJlciI6IjMiLCJPcmdhbml6YXRpb25zIjpbXSwiT3RoZXJzSW52b2x2ZWQiOltdLCJQYWdlUmFuZ2UiOiI8c3A+XHJcbiAgPG5zPk9taXQ8L25zPlxyXG4gIDxvcz5lOTA3Nzk8L29zPlxyXG4gIDxwcz5lOTA3Nzk8L3BzPlxyXG48L3NwPlxyXG48b3M+ZTkwNzc5PC9vcz4iLCJQZXJpb2RpY2FsIjp7IiRpZCI6IjE3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cAleer et al., 2014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extracted using Praat software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134e3385-5c51-4dce-beae-f8a9b0f54bd5"/>
          <w:id w:val="-1817403835"/>
          <w:placeholder>
            <w:docPart w:val="A9321BB880914539AB75294DB082F33A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ED4BA1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YTA5YTRjLTcyNzgtNGNiZi05NGNmLWVmZDAxNGViNmJiNy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R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R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UtMDktMTRUMTk6MDc6NDY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EzNGUzMzg1LTVjNTEtNGRjZS1iZWFlLWY4YTliMGY1NGJkNSIsIlRleHQiOiIoQm9lcnNtYSwgMjAxO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oersma, 2018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the F0 contour information from the TANDEM-STRAIGHT object in Matlab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8f2c8f58-ef12-4bef-9f89-30324117f33e"/>
          <w:id w:val="565003910"/>
          <w:placeholder>
            <w:docPart w:val="A9321BB880914539AB75294DB082F33A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MDA1NzhkLTc4ZmEtNDQ1ZC05MjQ2LThkNmE4NjUzNzM0NiIsIlJhbmdlTGVuZ3RoIjoxNCwiUmVmZXJlbmNlSWQiOiJmYWFiOWNjNC1kMjZjLTRlYjUtODhhMC0zMjEyYjAyODVk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QVRMQUIiLCJQcm90ZWN0ZWQiOmZhbHNlLCJTZXgiOjAsIkNyZWF0ZWRCeSI6Il9DaHJpc3RpbmUgTnVzc2JhdW0iLCJDcmVhdGVkT24iOiIyMDIxLTA2LTIxVDEyOjE1OjU4IiwiTW9kaWZpZWRCeSI6Il9DaHJpc3RpbmUgTnVzc2JhdW0iLCJJZCI6IjBhY2UzYTIxLTEyNDgtNDA1Zi1hZmE1LWQ2Y2Q3MzQ3NjA3NCIsIk1vZGlmaWVkT24iOiIyMDIxLTA2LTIxVDEyOjE1OjU4IiwiUHJvamVjdCI6eyIkaWQiOiI1IiwiJHR5cGUiOiJTd2lzc0FjYWRlbWljLkNpdGF2aS5Qcm9qZWN0LCBTd2lzc0FjYWRlbWljLkNpdGF2aSJ9fV0sIkJpYlRlWEtleSI6Ik1BVExBQl8yMDI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ATLAB, 2020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.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F0 Glide </w:t>
      </w:r>
      <w:r w:rsidRPr="004A6BF6">
        <w:rPr>
          <w:rFonts w:ascii="Times New Roman" w:hAnsi="Times New Roman" w:cs="Times New Roman"/>
          <w:i/>
          <w:lang w:val="en-US"/>
        </w:rPr>
        <w:t>=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 xml:space="preserve">End </w:t>
      </w:r>
      <w:r w:rsidRPr="004A6BF6">
        <w:rPr>
          <w:rFonts w:ascii="Times New Roman" w:hAnsi="Times New Roman" w:cs="Times New Roman"/>
          <w:i/>
          <w:lang w:val="en-US"/>
        </w:rPr>
        <w:t>–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>Start</w:t>
      </w:r>
      <w:r w:rsidRPr="004A6BF6">
        <w:rPr>
          <w:rFonts w:ascii="Times New Roman" w:hAnsi="Times New Roman" w:cs="Times New Roman"/>
          <w:i/>
          <w:lang w:val="en-US"/>
        </w:rPr>
        <w:t xml:space="preserve">; </w:t>
      </w:r>
      <w:r w:rsidRPr="004A6BF6">
        <w:rPr>
          <w:rFonts w:ascii="Times New Roman" w:hAnsi="Times New Roman" w:cs="Times New Roman"/>
          <w:i/>
          <w:iCs/>
          <w:lang w:val="en-US"/>
        </w:rPr>
        <w:t>Formant</w:t>
      </w:r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Dispersion (FormDisp) </w:t>
      </w:r>
      <w:r w:rsidRPr="004A6BF6">
        <w:rPr>
          <w:rFonts w:ascii="Times New Roman" w:hAnsi="Times New Roman" w:cs="Times New Roman"/>
          <w:i/>
          <w:lang w:val="en-US"/>
        </w:rPr>
        <w:t xml:space="preserve">= ratio between consecutive formant means (from F1 to F4, maximum formant frequency set to 5.5 kHz, window length 0.025 s);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HNR </w:t>
      </w:r>
      <w:r w:rsidRPr="004A6BF6">
        <w:rPr>
          <w:rFonts w:ascii="Times New Roman" w:hAnsi="Times New Roman" w:cs="Times New Roman"/>
          <w:i/>
          <w:lang w:val="en-US"/>
        </w:rPr>
        <w:t xml:space="preserve">(harmonics-to-noise ratio) was extracted with the cross-correlation method (mean value; time step = 0.01 s; min pitch = 75 Hz; silence threshold = 0.1, periods per window = 1.0). </w:t>
      </w:r>
    </w:p>
    <w:p w14:paraId="7A872D53" w14:textId="2EE2C563" w:rsidR="00534487" w:rsidRPr="004A6BF6" w:rsidRDefault="005F7F54" w:rsidP="005F7F54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13F91D5F" w14:textId="51F10AA0" w:rsidR="005F7F54" w:rsidRPr="004A6BF6" w:rsidRDefault="005F7F54" w:rsidP="005F7F54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Design Information</w:t>
      </w:r>
    </w:p>
    <w:p w14:paraId="09D0EA7A" w14:textId="27316E66" w:rsidR="00ED033E" w:rsidRPr="004A6BF6" w:rsidRDefault="00ED033E" w:rsidP="00AD47E8">
      <w:pPr>
        <w:rPr>
          <w:rFonts w:ascii="Times New Roman" w:hAnsi="Times New Roman" w:cs="Times New Roman"/>
          <w:i/>
          <w:lang w:val="en-US"/>
        </w:rPr>
      </w:pPr>
    </w:p>
    <w:p w14:paraId="15AC0DF7" w14:textId="33CB23F0" w:rsidR="005F7F54" w:rsidRPr="004A6BF6" w:rsidRDefault="005F7F54" w:rsidP="005F7F54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5</w:t>
      </w:r>
    </w:p>
    <w:p w14:paraId="04A07E99" w14:textId="2EC316E8" w:rsidR="005F7F54" w:rsidRPr="004A6BF6" w:rsidRDefault="005F7F54" w:rsidP="005F7F54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Summary of </w:t>
      </w:r>
      <w:r w:rsidR="00D835BA" w:rsidRPr="004A6BF6">
        <w:rPr>
          <w:rFonts w:ascii="Times New Roman" w:hAnsi="Times New Roman" w:cs="Times New Roman"/>
          <w:i/>
          <w:lang w:val="en-US"/>
        </w:rPr>
        <w:t xml:space="preserve">response </w:t>
      </w:r>
      <w:r w:rsidRPr="004A6BF6">
        <w:rPr>
          <w:rFonts w:ascii="Times New Roman" w:hAnsi="Times New Roman" w:cs="Times New Roman"/>
          <w:i/>
          <w:lang w:val="en-US"/>
        </w:rPr>
        <w:t>key mappings to emotions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5"/>
        <w:gridCol w:w="1480"/>
        <w:gridCol w:w="1480"/>
        <w:gridCol w:w="1481"/>
        <w:gridCol w:w="1481"/>
      </w:tblGrid>
      <w:tr w:rsidR="005F7F54" w:rsidRPr="004A6BF6" w14:paraId="51C22B14" w14:textId="77777777" w:rsidTr="005F7F54">
        <w:tc>
          <w:tcPr>
            <w:tcW w:w="1875" w:type="dxa"/>
            <w:tcBorders>
              <w:top w:val="single" w:sz="4" w:space="0" w:color="auto"/>
            </w:tcBorders>
          </w:tcPr>
          <w:p w14:paraId="1C255A19" w14:textId="11317198" w:rsidR="005F7F54" w:rsidRPr="004A6BF6" w:rsidRDefault="005F7F54" w:rsidP="005F7F5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</w:tcPr>
          <w:p w14:paraId="5FFE327E" w14:textId="08CA7BD5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d“</w:t>
            </w:r>
          </w:p>
        </w:tc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</w:tcPr>
          <w:p w14:paraId="35E3FB91" w14:textId="44A32515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f“</w:t>
            </w:r>
          </w:p>
        </w:tc>
        <w:tc>
          <w:tcPr>
            <w:tcW w:w="1481" w:type="dxa"/>
            <w:tcBorders>
              <w:top w:val="single" w:sz="4" w:space="0" w:color="auto"/>
              <w:bottom w:val="single" w:sz="4" w:space="0" w:color="auto"/>
            </w:tcBorders>
          </w:tcPr>
          <w:p w14:paraId="0636C3D2" w14:textId="3FCFED2C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j“</w:t>
            </w:r>
          </w:p>
        </w:tc>
        <w:tc>
          <w:tcPr>
            <w:tcW w:w="1481" w:type="dxa"/>
            <w:tcBorders>
              <w:top w:val="single" w:sz="4" w:space="0" w:color="auto"/>
              <w:bottom w:val="single" w:sz="4" w:space="0" w:color="auto"/>
            </w:tcBorders>
          </w:tcPr>
          <w:p w14:paraId="7E02F01B" w14:textId="146059DC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k“</w:t>
            </w:r>
          </w:p>
        </w:tc>
      </w:tr>
      <w:tr w:rsidR="005F7F54" w:rsidRPr="004A6BF6" w14:paraId="2A30F49D" w14:textId="77777777" w:rsidTr="005F7F54">
        <w:tc>
          <w:tcPr>
            <w:tcW w:w="1875" w:type="dxa"/>
          </w:tcPr>
          <w:p w14:paraId="20FB6E11" w14:textId="3A02580A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1</w:t>
            </w:r>
          </w:p>
        </w:tc>
        <w:tc>
          <w:tcPr>
            <w:tcW w:w="1480" w:type="dxa"/>
            <w:tcBorders>
              <w:top w:val="single" w:sz="4" w:space="0" w:color="auto"/>
            </w:tcBorders>
          </w:tcPr>
          <w:p w14:paraId="68BA46CF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happiness</w:t>
            </w:r>
          </w:p>
        </w:tc>
        <w:tc>
          <w:tcPr>
            <w:tcW w:w="1480" w:type="dxa"/>
            <w:tcBorders>
              <w:top w:val="single" w:sz="4" w:space="0" w:color="auto"/>
            </w:tcBorders>
          </w:tcPr>
          <w:p w14:paraId="4D3B5BB9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pleasure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793AB0F4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sadness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5BA37E4B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fear</w:t>
            </w:r>
          </w:p>
        </w:tc>
      </w:tr>
      <w:tr w:rsidR="005F7F54" w:rsidRPr="004A6BF6" w14:paraId="5A1C2FE4" w14:textId="77777777" w:rsidTr="005F7F54">
        <w:tc>
          <w:tcPr>
            <w:tcW w:w="1875" w:type="dxa"/>
          </w:tcPr>
          <w:p w14:paraId="3324FE0F" w14:textId="0884A210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2</w:t>
            </w:r>
          </w:p>
        </w:tc>
        <w:tc>
          <w:tcPr>
            <w:tcW w:w="1480" w:type="dxa"/>
          </w:tcPr>
          <w:p w14:paraId="2D3342D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sadness</w:t>
            </w:r>
          </w:p>
        </w:tc>
        <w:tc>
          <w:tcPr>
            <w:tcW w:w="1480" w:type="dxa"/>
          </w:tcPr>
          <w:p w14:paraId="22971CB3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fear</w:t>
            </w:r>
          </w:p>
        </w:tc>
        <w:tc>
          <w:tcPr>
            <w:tcW w:w="1481" w:type="dxa"/>
          </w:tcPr>
          <w:p w14:paraId="1A34D18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happiness</w:t>
            </w:r>
          </w:p>
        </w:tc>
        <w:tc>
          <w:tcPr>
            <w:tcW w:w="1481" w:type="dxa"/>
          </w:tcPr>
          <w:p w14:paraId="7756DA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pleasure</w:t>
            </w:r>
          </w:p>
        </w:tc>
      </w:tr>
      <w:tr w:rsidR="005F7F54" w:rsidRPr="004A6BF6" w14:paraId="3C46C2C3" w14:textId="77777777" w:rsidTr="005F7F54">
        <w:tc>
          <w:tcPr>
            <w:tcW w:w="1875" w:type="dxa"/>
          </w:tcPr>
          <w:p w14:paraId="06663425" w14:textId="5979F9C3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3</w:t>
            </w:r>
          </w:p>
        </w:tc>
        <w:tc>
          <w:tcPr>
            <w:tcW w:w="1480" w:type="dxa"/>
          </w:tcPr>
          <w:p w14:paraId="19EB1BA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pleasure</w:t>
            </w:r>
          </w:p>
        </w:tc>
        <w:tc>
          <w:tcPr>
            <w:tcW w:w="1480" w:type="dxa"/>
          </w:tcPr>
          <w:p w14:paraId="6B908F96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happiness</w:t>
            </w:r>
          </w:p>
        </w:tc>
        <w:tc>
          <w:tcPr>
            <w:tcW w:w="1481" w:type="dxa"/>
          </w:tcPr>
          <w:p w14:paraId="23E156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fear</w:t>
            </w:r>
          </w:p>
        </w:tc>
        <w:tc>
          <w:tcPr>
            <w:tcW w:w="1481" w:type="dxa"/>
          </w:tcPr>
          <w:p w14:paraId="16D31E86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sadness</w:t>
            </w:r>
          </w:p>
        </w:tc>
      </w:tr>
      <w:tr w:rsidR="005F7F54" w:rsidRPr="004A6BF6" w14:paraId="3EF57FEC" w14:textId="77777777" w:rsidTr="005F7F54">
        <w:tc>
          <w:tcPr>
            <w:tcW w:w="1875" w:type="dxa"/>
            <w:tcBorders>
              <w:bottom w:val="single" w:sz="4" w:space="0" w:color="auto"/>
            </w:tcBorders>
          </w:tcPr>
          <w:p w14:paraId="01AA82A5" w14:textId="6E0AC87B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4</w:t>
            </w:r>
          </w:p>
        </w:tc>
        <w:tc>
          <w:tcPr>
            <w:tcW w:w="1480" w:type="dxa"/>
            <w:tcBorders>
              <w:bottom w:val="single" w:sz="4" w:space="0" w:color="auto"/>
            </w:tcBorders>
          </w:tcPr>
          <w:p w14:paraId="0562923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fear</w:t>
            </w:r>
          </w:p>
        </w:tc>
        <w:tc>
          <w:tcPr>
            <w:tcW w:w="1480" w:type="dxa"/>
            <w:tcBorders>
              <w:bottom w:val="single" w:sz="4" w:space="0" w:color="auto"/>
            </w:tcBorders>
          </w:tcPr>
          <w:p w14:paraId="31900A25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sadness</w:t>
            </w:r>
          </w:p>
        </w:tc>
        <w:tc>
          <w:tcPr>
            <w:tcW w:w="1481" w:type="dxa"/>
            <w:tcBorders>
              <w:bottom w:val="single" w:sz="4" w:space="0" w:color="auto"/>
            </w:tcBorders>
          </w:tcPr>
          <w:p w14:paraId="7DE206D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pleasure</w:t>
            </w:r>
          </w:p>
        </w:tc>
        <w:tc>
          <w:tcPr>
            <w:tcW w:w="1481" w:type="dxa"/>
            <w:tcBorders>
              <w:bottom w:val="single" w:sz="4" w:space="0" w:color="auto"/>
            </w:tcBorders>
          </w:tcPr>
          <w:p w14:paraId="632C8BA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happiness</w:t>
            </w:r>
          </w:p>
        </w:tc>
      </w:tr>
    </w:tbl>
    <w:p w14:paraId="5684C61E" w14:textId="7CB551EF" w:rsidR="005F7F54" w:rsidRPr="004A6BF6" w:rsidRDefault="005F7F54" w:rsidP="00C0430A">
      <w:pPr>
        <w:spacing w:line="240" w:lineRule="auto"/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Participants were instructed explicitly to press the keys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d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and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f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with their left index- and middle-finger and the keys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j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and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k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with their right index- and middle-finger. CB = counterbalancing condition.</w:t>
      </w:r>
    </w:p>
    <w:p w14:paraId="4A8C2AE4" w14:textId="7370C8CB" w:rsidR="005F7F54" w:rsidRPr="004A6BF6" w:rsidRDefault="005F7F54" w:rsidP="005F7F54">
      <w:pPr>
        <w:spacing w:line="480" w:lineRule="auto"/>
        <w:rPr>
          <w:rFonts w:ascii="Times New Roman" w:hAnsi="Times New Roman" w:cs="Times New Roman"/>
          <w:bCs/>
          <w:lang w:val="en-US"/>
        </w:rPr>
      </w:pPr>
    </w:p>
    <w:p w14:paraId="07736C9E" w14:textId="300973B7" w:rsidR="005F7F54" w:rsidRPr="004A6BF6" w:rsidRDefault="005F7F54" w:rsidP="005F7F54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 w:rsidR="00F80F50"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6</w:t>
      </w:r>
    </w:p>
    <w:p w14:paraId="189E3781" w14:textId="318A6D7C" w:rsidR="005F1CC9" w:rsidRPr="004A6BF6" w:rsidRDefault="005F1CC9" w:rsidP="005F1CC9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Participant assignment to the different response key mapping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5"/>
        <w:gridCol w:w="2520"/>
        <w:gridCol w:w="2551"/>
      </w:tblGrid>
      <w:tr w:rsidR="005F7F54" w:rsidRPr="004A6BF6" w14:paraId="61DAE6C6" w14:textId="77777777" w:rsidTr="005F7F54">
        <w:tc>
          <w:tcPr>
            <w:tcW w:w="1875" w:type="dxa"/>
            <w:tcBorders>
              <w:top w:val="single" w:sz="4" w:space="0" w:color="auto"/>
            </w:tcBorders>
          </w:tcPr>
          <w:p w14:paraId="0FB869BE" w14:textId="77777777" w:rsidR="005F7F54" w:rsidRPr="004A6BF6" w:rsidRDefault="005F7F54" w:rsidP="005F7F5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14:paraId="30BD5852" w14:textId="11CC94E1" w:rsidR="005F7F54" w:rsidRPr="004A6BF6" w:rsidRDefault="0057715F" w:rsidP="005F7F54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ingers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6AF20167" w14:textId="15DEF362" w:rsidR="005F7F54" w:rsidRPr="004A6BF6" w:rsidRDefault="0057715F" w:rsidP="005F7F54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Instrumentalists</w:t>
            </w:r>
          </w:p>
        </w:tc>
      </w:tr>
      <w:tr w:rsidR="005F7F54" w:rsidRPr="004A6BF6" w14:paraId="61E6DBE5" w14:textId="77777777" w:rsidTr="005F7F54">
        <w:tc>
          <w:tcPr>
            <w:tcW w:w="1875" w:type="dxa"/>
          </w:tcPr>
          <w:p w14:paraId="25D430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1</w:t>
            </w:r>
          </w:p>
        </w:tc>
        <w:tc>
          <w:tcPr>
            <w:tcW w:w="2520" w:type="dxa"/>
            <w:tcBorders>
              <w:top w:val="single" w:sz="4" w:space="0" w:color="auto"/>
            </w:tcBorders>
          </w:tcPr>
          <w:p w14:paraId="58684BCD" w14:textId="1ADD2843" w:rsidR="005F7F54" w:rsidRPr="004A6BF6" w:rsidRDefault="005F7F54" w:rsidP="00CF3A9A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1</w:t>
            </w:r>
            <w:r w:rsidR="0057715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3430D4E9" w14:textId="37074641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</w:tr>
      <w:tr w:rsidR="005F7F54" w:rsidRPr="004A6BF6" w14:paraId="307B0B6E" w14:textId="77777777" w:rsidTr="005F7F54">
        <w:tc>
          <w:tcPr>
            <w:tcW w:w="1875" w:type="dxa"/>
          </w:tcPr>
          <w:p w14:paraId="708EC2B8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2</w:t>
            </w:r>
          </w:p>
        </w:tc>
        <w:tc>
          <w:tcPr>
            <w:tcW w:w="2520" w:type="dxa"/>
          </w:tcPr>
          <w:p w14:paraId="2FD10794" w14:textId="437037C8" w:rsidR="005F7F54" w:rsidRPr="004A6BF6" w:rsidRDefault="005F7F54" w:rsidP="00CF3A9A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551" w:type="dxa"/>
          </w:tcPr>
          <w:p w14:paraId="011C80A0" w14:textId="1B3CBD99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</w:tr>
      <w:tr w:rsidR="005F7F54" w:rsidRPr="004A6BF6" w14:paraId="68AA682B" w14:textId="77777777" w:rsidTr="005F7F54">
        <w:tc>
          <w:tcPr>
            <w:tcW w:w="1875" w:type="dxa"/>
          </w:tcPr>
          <w:p w14:paraId="7B723FE4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3</w:t>
            </w:r>
          </w:p>
        </w:tc>
        <w:tc>
          <w:tcPr>
            <w:tcW w:w="2520" w:type="dxa"/>
          </w:tcPr>
          <w:p w14:paraId="690A1239" w14:textId="423DD4C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551" w:type="dxa"/>
          </w:tcPr>
          <w:p w14:paraId="426A1369" w14:textId="4C2D6519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5F7F54" w:rsidRPr="004A6BF6" w14:paraId="3F4CF95F" w14:textId="77777777" w:rsidTr="005F7F54">
        <w:tc>
          <w:tcPr>
            <w:tcW w:w="1875" w:type="dxa"/>
            <w:tcBorders>
              <w:bottom w:val="single" w:sz="4" w:space="0" w:color="auto"/>
            </w:tcBorders>
          </w:tcPr>
          <w:p w14:paraId="6C6B2C69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4</w:t>
            </w: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14:paraId="66939C79" w14:textId="603635A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14:paraId="47E6B030" w14:textId="042AD44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</w:tr>
    </w:tbl>
    <w:p w14:paraId="4EF31F04" w14:textId="0E8B3BEA" w:rsidR="005F7F54" w:rsidRPr="004A6BF6" w:rsidRDefault="00830114" w:rsidP="005F7F54">
      <w:pPr>
        <w:spacing w:line="480" w:lineRule="auto"/>
        <w:rPr>
          <w:rFonts w:ascii="Times New Roman" w:hAnsi="Times New Roman" w:cs="Times New Roman"/>
          <w:bCs/>
          <w:i/>
          <w:lang w:val="en-US"/>
        </w:rPr>
      </w:pPr>
      <w:r w:rsidRPr="004A6BF6">
        <w:rPr>
          <w:rFonts w:ascii="Times New Roman" w:hAnsi="Times New Roman" w:cs="Times New Roman"/>
          <w:bCs/>
          <w:i/>
          <w:lang w:val="en-US"/>
        </w:rPr>
        <w:t xml:space="preserve">Note. </w:t>
      </w:r>
      <w:r w:rsidRPr="004A6BF6">
        <w:rPr>
          <w:rFonts w:ascii="Times New Roman" w:hAnsi="Times New Roman" w:cs="Times New Roman"/>
          <w:i/>
          <w:lang w:val="en-US"/>
        </w:rPr>
        <w:t xml:space="preserve">Participants were randomly assigned to key mappings.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CB = counterbalancing condition.</w:t>
      </w:r>
    </w:p>
    <w:p w14:paraId="460FC031" w14:textId="77777777" w:rsidR="00B11ED1" w:rsidRDefault="00B11ED1">
      <w:pPr>
        <w:suppressAutoHyphens w:val="0"/>
        <w:rPr>
          <w:rFonts w:ascii="Times New Roman" w:hAnsi="Times New Roman" w:cs="Times New Roman"/>
          <w:i/>
          <w:lang w:val="en-US"/>
        </w:rPr>
      </w:pPr>
    </w:p>
    <w:p w14:paraId="2E650377" w14:textId="4CF462ED" w:rsidR="00503DAD" w:rsidRPr="004A6BF6" w:rsidRDefault="00503DAD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08E006B9" w14:textId="3EE7DC41" w:rsidR="00503DAD" w:rsidRPr="004A6BF6" w:rsidRDefault="00503DAD" w:rsidP="00503DAD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Results</w:t>
      </w:r>
    </w:p>
    <w:p w14:paraId="5FF98D3B" w14:textId="03ABE9E7" w:rsidR="00503DAD" w:rsidRPr="004A6BF6" w:rsidRDefault="00503DAD" w:rsidP="00503DAD">
      <w:pPr>
        <w:rPr>
          <w:rFonts w:ascii="Times New Roman" w:hAnsi="Times New Roman" w:cs="Times New Roman"/>
          <w:lang w:val="en-US" w:eastAsia="de-DE"/>
        </w:rPr>
      </w:pPr>
    </w:p>
    <w:p w14:paraId="4432A8EA" w14:textId="5A422F8D" w:rsidR="00DC2CF3" w:rsidRPr="00DC2CF3" w:rsidRDefault="00DC2CF3" w:rsidP="00DC2CF3">
      <w:pPr>
        <w:pStyle w:val="Beschriftung"/>
        <w:keepNext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7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</w:t>
      </w:r>
      <w:r w:rsidRPr="00DC2CF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Bayesian Repeated Measures ANOVA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 xml:space="preserve"> (</w:t>
      </w:r>
      <w:r w:rsidR="00034A45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S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 xml:space="preserve">ingers vs. </w:t>
      </w:r>
      <w:r w:rsidR="00034A45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I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nstrumentalists)</w:t>
      </w:r>
    </w:p>
    <w:p w14:paraId="7A0DEBBB" w14:textId="31CC17BA" w:rsidR="00DC2CF3" w:rsidRDefault="00DC2CF3" w:rsidP="00DC2CF3">
      <w:pPr>
        <w:rPr>
          <w:lang w:val="en-US"/>
        </w:rPr>
      </w:pPr>
      <w:r w:rsidRPr="00DC2CF3">
        <w:rPr>
          <w:noProof/>
          <w:lang w:val="en-US"/>
        </w:rPr>
        <w:drawing>
          <wp:inline distT="0" distB="0" distL="0" distR="0" wp14:anchorId="21F3AAEC" wp14:editId="548D9E91">
            <wp:extent cx="6122505" cy="1536026"/>
            <wp:effectExtent l="0" t="0" r="0" b="762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162161" cy="1545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B7172E" w14:textId="4BC1F068" w:rsidR="00DC2CF3" w:rsidRPr="00DC2CF3" w:rsidRDefault="00DC2CF3" w:rsidP="00DC2CF3">
      <w:pPr>
        <w:rPr>
          <w:rFonts w:ascii="Times New Roman" w:hAnsi="Times New Roman" w:cs="Times New Roman"/>
          <w:i/>
          <w:lang w:val="en-US"/>
        </w:rPr>
      </w:pPr>
      <w:r w:rsidRPr="00DC2CF3">
        <w:rPr>
          <w:rFonts w:ascii="Times New Roman" w:hAnsi="Times New Roman" w:cs="Times New Roman"/>
          <w:i/>
          <w:lang w:val="en-US"/>
        </w:rPr>
        <w:t xml:space="preserve">Note. For interpretation of the output, refer to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749bbc69-339f-4df8-8b52-d3522014a57d"/>
          <w:id w:val="1359850746"/>
          <w:placeholder>
            <w:docPart w:val="DefaultPlaceholder_-1854013440"/>
          </w:placeholder>
        </w:sdtPr>
        <w:sdtContent>
          <w:r w:rsidR="007B5EB9"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IwNzc4NjhhLWYzZDUtNGYyZi04MThhLTY3ZTA1YjY0MWFhYiIsIkVudHJpZXMiOlt7IiRpZCI6IjIiLCIkdHlwZSI6IlN3aXNzQWNhZGVtaWMuQ2l0YXZpLkNpdGF0aW9ucy5Xb3JkUGxhY2Vob2xkZXJFbnRyeSwgU3dpc3NBY2FkZW1pYy5DaXRhdmkiLCJJZCI6ImZjYzBlMDY4LTMwNGQtNGNiOS1iYmE5LTdlZDdkODA0MDJlMiIsIlJhbmdlTGVuZ3RoIjoyMCwiUmVmZXJlbmNlSWQiOiI3NDZkN2MxMC1iOGI0LTQwYzctOGZmZi1iMGY0YzkwZDRl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UifX1dLCJCaWJUZVhLZXkiOiJ2YW5kZW5CZXJnaF8yMDIwIiwiQ2l0YXRpb25LZXlVcGRhdGVUeXBlIjowLCJDb2xsYWJvcmF0b3JzIjpbXSwiRG9pIjoiMTAuMzkxNy9hbnBzeTEuMjAxLjAwNz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zOTE3L2FucHN5MS4yMDEuMDA3MyIsIlVyaVN0cmluZyI6Imh0dHBzOi8vZG9pLm9yZy8xMC4zOTE3L2FucHN5MS4yMDEuMDA3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}</w:instrTex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lang w:val="en-US"/>
            </w:rPr>
            <w:t>van den Bergh et al.</w: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  <w:r w:rsidR="007B5EB9"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2077868a-f3d5-4f2f-818a-67e05b641aab"/>
          <w:id w:val="1225253212"/>
          <w:placeholder>
            <w:docPart w:val="DefaultPlaceholder_-1854013440"/>
          </w:placeholder>
        </w:sdtPr>
        <w:sdtContent>
          <w:r w:rsidR="007B5EB9"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0OWJiYzY5LTMzOWYtNGRmOC04YjUyLWQzNTIyMDE0YTU3ZCIsIkVudHJpZXMiOlt7IiRpZCI6IjIiLCIkdHlwZSI6IlN3aXNzQWNhZGVtaWMuQ2l0YXZpLkNpdGF0aW9ucy5Xb3JkUGxhY2Vob2xkZXJFbnRyeSwgU3dpc3NBY2FkZW1pYy5DaXRhdmkiLCJJZCI6IjI3NDVmOWNhLTBhOTAtNGMxNy1hMDhlLWM5MTljOWM5NTE1YiIsIlJhbmdlTGVuZ3RoIjo2LCJSZWZlcmVuY2VJZCI6Ijc0NmQ3YzEwLWI4YjQtNDBjNy04ZmZmLWIwZjRjOTBkNGV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1In19XSwiQmliVGVYS2V5IjoidmFuZGVuQmVyZ2hfMjAyMCIsIkNpdGF0aW9uS2V5VXBkYXRlVHlwZSI6MCwiQ29sbGFib3JhdG9ycyI6W10sIkRvaSI6IjEwLjM5MTcvYW5wc3kxLjIwMS4wMDcz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kxNy9hbnBzeTEuMjAxLjAwNzMiLCJVcmlTdHJpbmciOiJodHRwczovL2RvaS5vcmcvMTAuMzkxNy9hbnBzeTEuMjAxLjAwNz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}</w:instrTex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lang w:val="en-US"/>
            </w:rPr>
            <w:t>(2020)</w: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</w:p>
    <w:p w14:paraId="55197A50" w14:textId="77777777" w:rsidR="00DC2CF3" w:rsidRDefault="00DC2CF3" w:rsidP="00DC2CF3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</w:p>
    <w:p w14:paraId="1A4C701B" w14:textId="086CE853" w:rsidR="00DC2CF3" w:rsidRPr="00DC2CF3" w:rsidRDefault="00DC2CF3" w:rsidP="00DC2CF3">
      <w:pPr>
        <w:pStyle w:val="Beschriftung"/>
        <w:keepNext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8 – </w:t>
      </w:r>
      <w:r w:rsidRPr="00DC2CF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Bayesian Repeated Measures ANOVA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 xml:space="preserve"> (</w:t>
      </w:r>
      <w:r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Professionals vs. Amateurs vs. Non-Musicians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)</w:t>
      </w:r>
    </w:p>
    <w:p w14:paraId="7EF690B8" w14:textId="6FA9B27E" w:rsidR="00DC2CF3" w:rsidRDefault="00DC2CF3" w:rsidP="00DC2CF3">
      <w:pPr>
        <w:rPr>
          <w:lang w:val="en-US"/>
        </w:rPr>
      </w:pPr>
      <w:r w:rsidRPr="00DC2CF3">
        <w:rPr>
          <w:noProof/>
          <w:lang w:val="en-US"/>
        </w:rPr>
        <w:drawing>
          <wp:inline distT="0" distB="0" distL="0" distR="0" wp14:anchorId="5C317DF6" wp14:editId="322285AC">
            <wp:extent cx="6148928" cy="1478942"/>
            <wp:effectExtent l="0" t="0" r="4445" b="6985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6174682" cy="14851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6D28E0" w14:textId="42C19CA0" w:rsidR="007B5EB9" w:rsidRPr="00DC2CF3" w:rsidRDefault="007B5EB9" w:rsidP="007B5EB9">
      <w:pPr>
        <w:rPr>
          <w:rFonts w:ascii="Times New Roman" w:hAnsi="Times New Roman" w:cs="Times New Roman"/>
          <w:i/>
          <w:lang w:val="en-US"/>
        </w:rPr>
      </w:pPr>
      <w:r w:rsidRPr="00DC2CF3">
        <w:rPr>
          <w:rFonts w:ascii="Times New Roman" w:hAnsi="Times New Roman" w:cs="Times New Roman"/>
          <w:i/>
          <w:lang w:val="en-US"/>
        </w:rPr>
        <w:t xml:space="preserve">Note. For interpretation of the output, refer to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d680779e-a147-4385-aa40-b93bf19ec2fc"/>
          <w:id w:val="1505622027"/>
          <w:placeholder>
            <w:docPart w:val="43DCC383E8104B02B5DC0EE2BDAEFB50"/>
          </w:placeholder>
        </w:sdtPr>
        <w:sdtContent>
          <w:r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IwNzc4NjhhLWYzZDUtNGYyZi04MThhLTY3ZTA1YjY0MWFhYiIsIkVudHJpZXMiOlt7IiRpZCI6IjIiLCIkdHlwZSI6IlN3aXNzQWNhZGVtaWMuQ2l0YXZpLkNpdGF0aW9ucy5Xb3JkUGxhY2Vob2xkZXJFbnRyeSwgU3dpc3NBY2FkZW1pYy5DaXRhdmkiLCJJZCI6ImZjYzBlMDY4LTMwNGQtNGNiOS1iYmE5LTdlZDdkODA0MDJlMiIsIlJhbmdlTGVuZ3RoIjoyMCwiUmVmZXJlbmNlSWQiOiI3NDZkN2MxMC1iOGI0LTQwYzctOGZmZi1iMGY0YzkwZDRl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UifX1dLCJCaWJUZVhLZXkiOiJ2YW5kZW5CZXJnaF8yMDIwIiwiQ2l0YXRpb25LZXlVcGRhdGVUeXBlIjowLCJDb2xsYWJvcmF0b3JzIjpbXSwiRG9pIjoiMTAuMzkxNy9hbnBzeTEuMjAxLjAwNz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zOTE3L2FucHN5MS4yMDEuMDA3MyIsIlVyaVN0cmluZyI6Imh0dHBzOi8vZG9pLm9yZy8xMC4zOTE3L2FucHN5MS4yMDEuMDA3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}</w:instrText>
          </w:r>
          <w:r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>
            <w:rPr>
              <w:rFonts w:ascii="Times New Roman" w:hAnsi="Times New Roman" w:cs="Times New Roman"/>
              <w:i/>
              <w:lang w:val="en-US"/>
            </w:rPr>
            <w:t>van den Bergh et al.</w:t>
          </w:r>
          <w:r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  <w:r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b7a98927-8092-4bf1-a714-d42ae5f94b36"/>
          <w:id w:val="678617564"/>
          <w:placeholder>
            <w:docPart w:val="43DCC383E8104B02B5DC0EE2BDAEFB50"/>
          </w:placeholder>
        </w:sdtPr>
        <w:sdtContent>
          <w:r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0OWJiYzY5LTMzOWYtNGRmOC04YjUyLWQzNTIyMDE0YTU3ZCIsIkVudHJpZXMiOlt7IiRpZCI6IjIiLCIkdHlwZSI6IlN3aXNzQWNhZGVtaWMuQ2l0YXZpLkNpdGF0aW9ucy5Xb3JkUGxhY2Vob2xkZXJFbnRyeSwgU3dpc3NBY2FkZW1pYy5DaXRhdmkiLCJJZCI6IjI3NDVmOWNhLTBhOTAtNGMxNy1hMDhlLWM5MTljOWM5NTE1YiIsIlJhbmdlTGVuZ3RoIjo2LCJSZWZlcmVuY2VJZCI6Ijc0NmQ3YzEwLWI4YjQtNDBjNy04ZmZmLWIwZjRjOTBkNGV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1In19XSwiQmliVGVYS2V5IjoidmFuZGVuQmVyZ2hfMjAyMCIsIkNpdGF0aW9uS2V5VXBkYXRlVHlwZSI6MCwiQ29sbGFib3JhdG9ycyI6W10sIkRvaSI6IjEwLjM5MTcvYW5wc3kxLjIwMS4wMDcz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kxNy9hbnBzeTEuMjAxLjAwNzMiLCJVcmlTdHJpbmciOiJodHRwczovL2RvaS5vcmcvMTAuMzkxNy9hbnBzeTEuMjAxLjAwNz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}</w:instrText>
          </w:r>
          <w:r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>
            <w:rPr>
              <w:rFonts w:ascii="Times New Roman" w:hAnsi="Times New Roman" w:cs="Times New Roman"/>
              <w:i/>
              <w:lang w:val="en-US"/>
            </w:rPr>
            <w:t>(2020)</w:t>
          </w:r>
          <w:r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</w:p>
    <w:p w14:paraId="7D3CA32A" w14:textId="77777777" w:rsidR="00DC2CF3" w:rsidRPr="00DC2CF3" w:rsidRDefault="00DC2CF3" w:rsidP="00DC2CF3">
      <w:pPr>
        <w:rPr>
          <w:lang w:val="en-US"/>
        </w:rPr>
      </w:pPr>
    </w:p>
    <w:p w14:paraId="67DFDD47" w14:textId="257551E0" w:rsidR="00E771BE" w:rsidRPr="007B5EB9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Figure </w:t>
      </w:r>
      <w:r w:rsidR="00F80F50"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637A37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  <w:lang w:val="en-US"/>
        </w:rPr>
        <w:t>1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7299735D" w14:textId="67349BA4" w:rsidR="00E771BE" w:rsidRPr="004A6BF6" w:rsidRDefault="00E771BE" w:rsidP="00E771BE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Confusion data for each Emotion for the three Morph Types</w:t>
      </w:r>
      <w:bookmarkStart w:id="1" w:name="_Hlk77335719"/>
      <w:bookmarkEnd w:id="1"/>
      <w:r w:rsidRPr="004A6BF6">
        <w:rPr>
          <w:rFonts w:ascii="Times New Roman" w:hAnsi="Times New Roman" w:cs="Times New Roman"/>
          <w:i/>
          <w:iCs/>
          <w:lang w:val="en-US"/>
        </w:rPr>
        <w:t xml:space="preserve"> – </w:t>
      </w:r>
      <w:r w:rsidR="002F2932">
        <w:rPr>
          <w:rFonts w:ascii="Times New Roman" w:hAnsi="Times New Roman" w:cs="Times New Roman"/>
          <w:i/>
          <w:iCs/>
          <w:lang w:val="en-US"/>
        </w:rPr>
        <w:t>Singers and Instrumentalists</w:t>
      </w:r>
    </w:p>
    <w:p w14:paraId="42836222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2ABCAB4F" w14:textId="0F1960C9" w:rsidR="00E771BE" w:rsidRPr="004A6BF6" w:rsidRDefault="000D10A2" w:rsidP="00AD47E8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noProof/>
          <w:lang w:val="en-US"/>
        </w:rPr>
        <w:drawing>
          <wp:inline distT="0" distB="0" distL="0" distR="0" wp14:anchorId="775A9A6E" wp14:editId="0C88A50D">
            <wp:extent cx="5762622" cy="1920874"/>
            <wp:effectExtent l="0" t="0" r="0" b="381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fik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941551" w14:textId="091F9D35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</w:t>
      </w:r>
      <w:r w:rsidR="002306CB" w:rsidRPr="004A6BF6">
        <w:rPr>
          <w:rFonts w:ascii="Times New Roman" w:hAnsi="Times New Roman" w:cs="Times New Roman"/>
          <w:i/>
          <w:iCs/>
          <w:lang w:val="en-US"/>
        </w:rPr>
        <w:t>, averaged across musicians</w:t>
      </w:r>
      <w:r w:rsidRPr="004A6BF6">
        <w:rPr>
          <w:rFonts w:ascii="Times New Roman" w:hAnsi="Times New Roman" w:cs="Times New Roman"/>
          <w:i/>
          <w:iCs/>
          <w:lang w:val="en-US"/>
        </w:rPr>
        <w:t>. Hap = happiness, Ple = pleasure, Fea = fear, Sad = sadness, Avg = average.</w:t>
      </w:r>
      <w:bookmarkStart w:id="2" w:name="_Hlk77335754"/>
      <w:bookmarkEnd w:id="2"/>
    </w:p>
    <w:p w14:paraId="37224E0A" w14:textId="77777777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3AAADAD" w14:textId="048FB590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Figure </w:t>
      </w:r>
      <w:r w:rsidR="00F80F50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637A37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  <w:lang w:val="en-US"/>
        </w:rPr>
        <w:t>2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65021B3A" w14:textId="7A80B1BD" w:rsidR="00E771BE" w:rsidRPr="004A6BF6" w:rsidRDefault="00E771BE" w:rsidP="00E771BE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Confusion data for each Emotion for the three Morph Types – </w:t>
      </w:r>
      <w:r w:rsidR="002F2932">
        <w:rPr>
          <w:rFonts w:ascii="Times New Roman" w:hAnsi="Times New Roman" w:cs="Times New Roman"/>
          <w:i/>
          <w:iCs/>
          <w:lang w:val="en-US"/>
        </w:rPr>
        <w:t>Singers only</w:t>
      </w:r>
    </w:p>
    <w:p w14:paraId="4CAC7C6F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5BA2B20B" w14:textId="7D3A09D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0337A3F" wp14:editId="5DE65E14">
            <wp:extent cx="5762622" cy="1920874"/>
            <wp:effectExtent l="0" t="0" r="0" b="381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F3EDBE" w14:textId="5DCC5BD8" w:rsidR="002F2932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</w:t>
      </w:r>
      <w:r w:rsidR="002306CB" w:rsidRPr="004A6BF6">
        <w:rPr>
          <w:rFonts w:ascii="Times New Roman" w:hAnsi="Times New Roman" w:cs="Times New Roman"/>
          <w:i/>
          <w:iCs/>
          <w:lang w:val="en-US"/>
        </w:rPr>
        <w:t>, averaged across non-musicians</w:t>
      </w:r>
      <w:r w:rsidRPr="004A6BF6">
        <w:rPr>
          <w:rFonts w:ascii="Times New Roman" w:hAnsi="Times New Roman" w:cs="Times New Roman"/>
          <w:i/>
          <w:iCs/>
          <w:lang w:val="en-US"/>
        </w:rPr>
        <w:t>. Hap = happiness, Ple = pleasure, Fea = fear, Sad = sadness, Avg = average.</w:t>
      </w:r>
    </w:p>
    <w:p w14:paraId="1DAE8E63" w14:textId="4B47FDDB" w:rsidR="002F2932" w:rsidRPr="00DC2CF3" w:rsidRDefault="002F2932" w:rsidP="00DC2CF3">
      <w:pPr>
        <w:suppressAutoHyphens w:val="0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t>Figure S</w:t>
      </w:r>
      <w:r w:rsidRPr="002F2932">
        <w:rPr>
          <w:rFonts w:ascii="Times New Roman" w:hAnsi="Times New Roman" w:cs="Times New Roman"/>
          <w:b/>
          <w:lang w:val="en-US"/>
        </w:rPr>
        <w:t>3</w:t>
      </w:r>
    </w:p>
    <w:p w14:paraId="4C9929A1" w14:textId="533BF9BB" w:rsidR="002F2932" w:rsidRPr="004A6BF6" w:rsidRDefault="002F2932" w:rsidP="002F2932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Confusion data for each Emotion for the three Morph Types – </w:t>
      </w:r>
      <w:r>
        <w:rPr>
          <w:rFonts w:ascii="Times New Roman" w:hAnsi="Times New Roman" w:cs="Times New Roman"/>
          <w:i/>
          <w:iCs/>
          <w:lang w:val="en-US"/>
        </w:rPr>
        <w:t>Instrumentalists only</w:t>
      </w:r>
    </w:p>
    <w:p w14:paraId="2ADEF223" w14:textId="77777777" w:rsidR="002F2932" w:rsidRPr="004A6BF6" w:rsidRDefault="002F2932" w:rsidP="002F2932">
      <w:pPr>
        <w:rPr>
          <w:rFonts w:ascii="Times New Roman" w:hAnsi="Times New Roman" w:cs="Times New Roman"/>
          <w:lang w:val="en-US"/>
        </w:rPr>
      </w:pPr>
    </w:p>
    <w:p w14:paraId="45FBEABA" w14:textId="77777777" w:rsidR="002F2932" w:rsidRPr="004A6BF6" w:rsidRDefault="002F2932" w:rsidP="002F2932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090FDB24" wp14:editId="2A8E3EE1">
            <wp:extent cx="5762622" cy="1920873"/>
            <wp:effectExtent l="0" t="0" r="0" b="381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68BC62" w14:textId="77777777" w:rsidR="002F2932" w:rsidRPr="004A6BF6" w:rsidRDefault="002F2932" w:rsidP="002F2932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, averaged across non-musicians. Hap = happiness, Ple = pleasure, Fea = fear, Sad = sadness, Avg = average.</w:t>
      </w:r>
    </w:p>
    <w:p w14:paraId="0C1A08B2" w14:textId="77777777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</w:p>
    <w:p w14:paraId="7BE96A95" w14:textId="77777777" w:rsidR="00E771BE" w:rsidRPr="004A6BF6" w:rsidRDefault="00E771BE">
      <w:pPr>
        <w:suppressAutoHyphens w:val="0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br w:type="page"/>
      </w:r>
    </w:p>
    <w:p w14:paraId="2474E9F6" w14:textId="71795F11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Figure </w:t>
      </w:r>
      <w:r w:rsidR="00F626E5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="002F2932" w:rsidRPr="00D122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4</w:t>
      </w:r>
    </w:p>
    <w:p w14:paraId="02632580" w14:textId="55BFED8D" w:rsidR="00E771BE" w:rsidRPr="004A6BF6" w:rsidRDefault="00E771BE" w:rsidP="00E771BE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Correlation between Emotion Classification Performance and Music Perception </w:t>
      </w:r>
      <w:r w:rsidR="002306CB" w:rsidRPr="004A6BF6">
        <w:rPr>
          <w:rFonts w:ascii="Times New Roman" w:hAnsi="Times New Roman" w:cs="Times New Roman"/>
          <w:i/>
          <w:lang w:val="en-US"/>
        </w:rPr>
        <w:t>A</w:t>
      </w:r>
      <w:r w:rsidRPr="004A6BF6">
        <w:rPr>
          <w:rFonts w:ascii="Times New Roman" w:hAnsi="Times New Roman" w:cs="Times New Roman"/>
          <w:i/>
          <w:lang w:val="en-US"/>
        </w:rPr>
        <w:t>bilities (PROMS)</w:t>
      </w:r>
    </w:p>
    <w:p w14:paraId="71121A8A" w14:textId="2603A54C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noProof/>
          <w:lang w:val="en-US"/>
        </w:rPr>
        <w:drawing>
          <wp:inline distT="0" distB="0" distL="0" distR="0" wp14:anchorId="4CB06A3B" wp14:editId="53ACE5E9">
            <wp:extent cx="6477337" cy="5181870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7337" cy="5181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71C8C7" w14:textId="4A00776A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Note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The x-axis shows the different subtests of the PROMS (Pitch, Melody, Timbre, and Rhythm) as well as the averaged performance across all subtests (PROMS_Averaged). The y-axis shows the vocal emotion classification performance separately for each Morph Type (Full, F0 and Timbre) and averaged across Morph Types (Averaged)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F2932"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lang w:val="en-US"/>
        </w:rPr>
        <w:t xml:space="preserve"> p-values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4c51518b-974a-4bd8-80ec-2cf64f3b6f9c"/>
          <w:id w:val="2131425094"/>
          <w:placeholder>
            <w:docPart w:val="004E797FFFF64D77A3947022A7486228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637A37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+XHJcbiAgPGluPnRydWU8L2luPlxyXG4gIDxvcz4yODk8L29zPlxyXG4gIDxwcz4yODk8L3BzPlxyXG48L3NwPlxyXG48ZXA+XHJcbiAgPG4+MzAwPC9uPlxyXG4gIDxpbj50cnVlPC9pbj5cclxuICA8b3M+MzAwPC9vcz5cclxuICA8cHM+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yM1QxODoxNjo0M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enjamini &amp; Hochberg, 1995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</w:p>
    <w:p w14:paraId="6F688D83" w14:textId="77777777" w:rsidR="00E771BE" w:rsidRPr="004A6BF6" w:rsidRDefault="00E771BE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06F285C7" w14:textId="48BDE10D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Figure </w:t>
      </w:r>
      <w:r w:rsidR="00F626E5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="002F2932" w:rsidRPr="00D122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5</w:t>
      </w:r>
    </w:p>
    <w:p w14:paraId="3084432C" w14:textId="6042DF42" w:rsidR="00E771BE" w:rsidRPr="004A6BF6" w:rsidRDefault="00E771BE" w:rsidP="00E771BE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Correlation between Emotion Classification Performance and 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self-rated </w:t>
      </w:r>
      <w:r w:rsidRPr="004A6BF6">
        <w:rPr>
          <w:rFonts w:ascii="Times New Roman" w:hAnsi="Times New Roman" w:cs="Times New Roman"/>
          <w:i/>
          <w:lang w:val="en-US"/>
        </w:rPr>
        <w:t xml:space="preserve">Music 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Skills </w:t>
      </w:r>
      <w:r w:rsidRPr="004A6BF6">
        <w:rPr>
          <w:rFonts w:ascii="Times New Roman" w:hAnsi="Times New Roman" w:cs="Times New Roman"/>
          <w:i/>
          <w:lang w:val="en-US"/>
        </w:rPr>
        <w:t>(GOLD-MSI)</w:t>
      </w:r>
    </w:p>
    <w:p w14:paraId="3F941F5F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437B2826" w14:textId="69D1DC9A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noProof/>
          <w:lang w:val="en-US"/>
        </w:rPr>
        <w:drawing>
          <wp:inline distT="0" distB="0" distL="0" distR="0" wp14:anchorId="4DC874D7" wp14:editId="4AF92843">
            <wp:extent cx="6399133" cy="4517035"/>
            <wp:effectExtent l="0" t="0" r="1905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9133" cy="4517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D64E2D" w14:textId="2C35AB5F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Note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The x-axis shows the different subscores of the Gold-MSI (Active, Perception, Singing, Emotion, and Education) as well as the General Music Education score (General ME). The y-axis shows the vocal emotion classification performance separately for each Morph Type (Full, F0 and Timbre) and averaged across Morph Types (Averaged)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lang w:val="en-US"/>
        </w:rPr>
        <w:t xml:space="preserve"> p-values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8e6110c3-d475-4d5f-94c6-72d06a451602"/>
          <w:id w:val="-1994174456"/>
          <w:placeholder>
            <w:docPart w:val="B77A800C9E3F49EB98FC9F60CB9D18F9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637A37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+XHJcbiAgPGluPnRydWU8L2luPlxyXG4gIDxvcz4yODk8L29zPlxyXG4gIDxwcz4yODk8L3BzPlxyXG48L3NwPlxyXG48ZXA+XHJcbiAgPG4+MzAwPC9uPlxyXG4gIDxpbj50cnVlPC9pbj5cclxuICA8b3M+MzAwPC9vcz5cclxuICA8cHM+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yM1QxODoxNjo0M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hlNjExMGMzLWQ0NzUtNGQ1Zi05NGM2LTcyZDA2YTQ1MTYwMiIsIlRleHQiOiIoQmVuamFtaW5pICYgSG9jaGJlcmcsIDE5OTU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enjamini &amp; Hochberg, 1995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</w:p>
    <w:p w14:paraId="369872D2" w14:textId="04F75ABF" w:rsidR="00B255E1" w:rsidRPr="004A6BF6" w:rsidRDefault="00B255E1">
      <w:pPr>
        <w:suppressAutoHyphens w:val="0"/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lang w:val="en-US"/>
        </w:rPr>
        <w:br w:type="page"/>
      </w:r>
    </w:p>
    <w:p w14:paraId="36179716" w14:textId="1D96B064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lastRenderedPageBreak/>
        <w:t>Table S</w:t>
      </w:r>
      <w:r w:rsidR="00C1511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9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PROMS and VER, correlations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5777D6" w14:paraId="5C1FD2AB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6266DC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B4E3386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21B796B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30DBA56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0B2657D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6EC23A1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D122F6" w:rsidRPr="005777D6" w14:paraId="48823C14" w14:textId="77777777" w:rsidTr="00D122F6">
        <w:trPr>
          <w:trHeight w:val="223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E1DBA3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B3DD2C" w14:textId="08D4E110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9 (.002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38BC79" w14:textId="250D2C3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7 (.14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A33F7A" w14:textId="646D721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9 (.017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C71D23" w14:textId="399417A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23 (.05</w:t>
            </w:r>
            <w:r w:rsidR="00034A45">
              <w:rPr>
                <w:rFonts w:cs="Times New Roman"/>
                <w:sz w:val="21"/>
                <w:szCs w:val="21"/>
                <w:lang w:val="en-US"/>
              </w:rPr>
              <w:t>0</w:t>
            </w:r>
            <w:r w:rsidRPr="005D3A47">
              <w:rPr>
                <w:rFonts w:cs="Times New Roman"/>
                <w:sz w:val="21"/>
                <w:szCs w:val="21"/>
                <w:lang w:val="en-US"/>
              </w:rPr>
              <w:t>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B59E2E" w14:textId="3802DEDC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8 (.002)</w:t>
            </w:r>
          </w:p>
        </w:tc>
      </w:tr>
      <w:tr w:rsidR="00D122F6" w:rsidRPr="005777D6" w14:paraId="5DB389FB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479E5C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931A1F" w14:textId="024BC1E5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4 (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5DE3EA" w14:textId="2FADB017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4 (.21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FD5AE0" w14:textId="53A5D235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7 (.022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943F89" w14:textId="23C8C427" w:rsidR="00D122F6" w:rsidRPr="00034A45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034A45">
              <w:rPr>
                <w:rFonts w:cs="Times New Roman"/>
                <w:sz w:val="21"/>
                <w:szCs w:val="21"/>
                <w:lang w:val="en-US"/>
              </w:rPr>
              <w:t>.23 (.0</w:t>
            </w:r>
            <w:r w:rsidR="00034A45" w:rsidRPr="00034A45">
              <w:rPr>
                <w:rFonts w:cs="Times New Roman"/>
                <w:sz w:val="21"/>
                <w:szCs w:val="21"/>
                <w:lang w:val="en-US"/>
              </w:rPr>
              <w:t>50</w:t>
            </w:r>
            <w:r w:rsidRPr="00034A45">
              <w:rPr>
                <w:rFonts w:cs="Times New Roman"/>
                <w:sz w:val="21"/>
                <w:szCs w:val="21"/>
                <w:lang w:val="en-US"/>
              </w:rPr>
              <w:t>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561D6D" w14:textId="293E307B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1 (.009)</w:t>
            </w:r>
          </w:p>
        </w:tc>
      </w:tr>
      <w:tr w:rsidR="00D122F6" w:rsidRPr="005777D6" w14:paraId="5DA21245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C1428A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229899" w14:textId="33F08FA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9 (.002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451812" w14:textId="54078B0C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6 (.18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B9595C" w14:textId="5C342B98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4 (.005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A5EAB4" w14:textId="424A26B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4 (.044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29AB6B" w14:textId="04BAF668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2 (.008)</w:t>
            </w:r>
          </w:p>
        </w:tc>
      </w:tr>
      <w:tr w:rsidR="00D122F6" w:rsidRPr="005777D6" w14:paraId="5796138B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DA3B836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CDEAC9B" w14:textId="6CDF003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22 (.054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590B0F8" w14:textId="213C9E7E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2 (.305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AE1DAE9" w14:textId="6224E9D3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08 (.47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597D4B0" w14:textId="3BB249F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0 (.352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CC75F0C" w14:textId="458A0C0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5 (.039)</w:t>
            </w:r>
          </w:p>
        </w:tc>
      </w:tr>
    </w:tbl>
    <w:p w14:paraId="13018DF7" w14:textId="28E920F1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bookmarkStart w:id="3" w:name="_Hlk117172981"/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VER = Vocal Emotion Recognition performance. p-values of Tables S</w:t>
      </w:r>
      <w:r w:rsidR="009637D1">
        <w:rPr>
          <w:rFonts w:ascii="Times New Roman" w:hAnsi="Times New Roman" w:cs="Times New Roman"/>
          <w:i/>
          <w:sz w:val="24"/>
          <w:szCs w:val="24"/>
          <w:lang w:val="en-US"/>
        </w:rPr>
        <w:t>9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–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1</w:t>
      </w:r>
      <w:r w:rsidR="009637D1">
        <w:rPr>
          <w:rFonts w:ascii="Times New Roman" w:hAnsi="Times New Roman" w:cs="Times New Roman"/>
          <w:i/>
          <w:sz w:val="24"/>
          <w:szCs w:val="24"/>
          <w:lang w:val="en-US"/>
        </w:rPr>
        <w:t>2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sz w:val="24"/>
            <w:szCs w:val="24"/>
            <w:lang w:val="en-US"/>
          </w:rPr>
          <w:alias w:val="To edit, see citavi.com/edit"/>
          <w:tag w:val="CitaviPlaceholder#eb908fd6-3c7d-484c-a809-85dd0d30af13"/>
          <w:id w:val="1666665073"/>
          <w:placeholder>
            <w:docPart w:val="1C84220744D64DE2A8124FC6F7335727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begin"/>
          </w:r>
          <w:r w:rsidR="00637A37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+XHJcbiAgPGluPnRydWU8L2luPlxyXG4gIDxvcz4yODk8L29zPlxyXG4gIDxwcz4yODk8L3BzPlxyXG48L3NwPlxyXG48ZXA+XHJcbiAgPG4+MzAwPC9uPlxyXG4gIDxpbj50cnVlPC9pbj5cclxuICA8b3M+MzAwPC9vcz5cclxuICA8cHM+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yM1QxODoxNjo0M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t>(Benjamini &amp; Hochberg, 1995)</w:t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end"/>
          </w:r>
        </w:sdtContent>
      </w:sdt>
      <w:r w:rsidR="009637D1">
        <w:rPr>
          <w:rFonts w:ascii="Times New Roman" w:hAnsi="Times New Roman" w:cs="Times New Roman"/>
          <w:i/>
          <w:sz w:val="24"/>
          <w:szCs w:val="24"/>
          <w:lang w:val="en-US"/>
        </w:rPr>
        <w:t xml:space="preserve">. Table S9 is identical with Table 3 from the manuscript. </w:t>
      </w:r>
    </w:p>
    <w:bookmarkEnd w:id="3"/>
    <w:p w14:paraId="5D109EB6" w14:textId="48509DE0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 w:rsidR="00C1511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10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PROMS and VER, controlled for musical </w:t>
      </w:r>
      <w:r w:rsidR="00CE6D6D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education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2644D0" w14:paraId="69405241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529C99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F28995A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38FDB34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0D914A3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2F97446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6EE9112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C41E9A" w:rsidRPr="002644D0" w14:paraId="5FC3D3A6" w14:textId="77777777" w:rsidTr="004A6BF6">
        <w:trPr>
          <w:trHeight w:val="486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A064F9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4E8ABD" w14:textId="3BD9F5F4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8 (.003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2D25D1" w14:textId="45842DDA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5 (.20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107C65" w14:textId="7D10611C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27 (.023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8114BE" w14:textId="170A4D8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2 (.066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05A625" w14:textId="75A019D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6 (.003)</w:t>
            </w:r>
          </w:p>
        </w:tc>
      </w:tr>
      <w:tr w:rsidR="00C41E9A" w:rsidRPr="002644D0" w14:paraId="7665C09C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9B6AF5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63292C" w14:textId="33BD779E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5 (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2F53AD" w14:textId="7ADFD4E4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4 (.21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A9F3C2" w14:textId="786A6FE5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28 (.023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F92021" w14:textId="014DCA1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3 (.058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529D35" w14:textId="1A0D1D46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2 (.008)</w:t>
            </w:r>
          </w:p>
        </w:tc>
      </w:tr>
      <w:tr w:rsidR="00C41E9A" w:rsidRPr="002644D0" w14:paraId="359EE12F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9B1004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C2404C" w14:textId="06A2CA69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9 (.003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296B17" w14:textId="77F720B7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5 (.20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FE3623" w14:textId="2653A6C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4 (.006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6F9BF5" w14:textId="204F23E9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4 (.053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BEC52B" w14:textId="0428CA8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2 (.008)</w:t>
            </w:r>
          </w:p>
        </w:tc>
      </w:tr>
      <w:tr w:rsidR="00C41E9A" w:rsidRPr="002644D0" w14:paraId="5D897CC3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B318FDB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7689ED9" w14:textId="2E3BC1B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8 (.124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3A2BFF3" w14:textId="5EAF1047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8 (.503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5AAB44E" w14:textId="7232844C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5 (.67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0D3E4E2" w14:textId="17215AA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8 (.499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C00960F" w14:textId="2BEEEE3F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2 (.062)</w:t>
            </w:r>
          </w:p>
        </w:tc>
      </w:tr>
    </w:tbl>
    <w:p w14:paraId="10FAFFF2" w14:textId="7218D239" w:rsidR="00C41E9A" w:rsidRPr="00CE6D6D" w:rsidRDefault="00B255E1" w:rsidP="00C41E9A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VER = Vocal Emotion Recognition performance.</w:t>
      </w:r>
    </w:p>
    <w:p w14:paraId="350484D2" w14:textId="467B4544" w:rsidR="00B255E1" w:rsidRPr="00C41E9A" w:rsidRDefault="00B255E1" w:rsidP="00C41E9A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>Table S</w:t>
      </w:r>
      <w:r w:rsidR="00C15112">
        <w:rPr>
          <w:rFonts w:ascii="Times New Roman" w:hAnsi="Times New Roman" w:cs="Times New Roman"/>
          <w:b/>
          <w:color w:val="000000" w:themeColor="text1"/>
          <w:lang w:val="en-US"/>
        </w:rPr>
        <w:t>11</w:t>
      </w: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 xml:space="preserve"> – MSI and VER, correlation</w:t>
      </w:r>
      <w:r w:rsidR="00C41E9A">
        <w:rPr>
          <w:rFonts w:ascii="Times New Roman" w:hAnsi="Times New Roman" w:cs="Times New Roman"/>
          <w:b/>
          <w:i/>
          <w:color w:val="000000" w:themeColor="text1"/>
          <w:lang w:val="en-US"/>
        </w:rPr>
        <w:t>s</w:t>
      </w:r>
    </w:p>
    <w:tbl>
      <w:tblPr>
        <w:tblW w:w="100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276"/>
        <w:gridCol w:w="1559"/>
        <w:gridCol w:w="1418"/>
        <w:gridCol w:w="1276"/>
      </w:tblGrid>
      <w:tr w:rsidR="00B255E1" w:rsidRPr="002644D0" w14:paraId="1DD06B2C" w14:textId="77777777" w:rsidTr="00B255E1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71368B8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E4B4423" w14:textId="1060B18E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81EFF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0BE0D817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BCEA4A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Musical Trainin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18F5A48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3875E2B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343B35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CE6D6D" w:rsidRPr="002644D0" w14:paraId="6BCBB475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AC47D5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4C8FD7" w14:textId="3839565E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5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3726A9" w14:textId="1759D03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 (.35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D30F77" w14:textId="3B44707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0 (.366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051B8D" w14:textId="7793F6C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21 (.05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FEC975" w14:textId="08019E08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8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839A84" w14:textId="59CD3012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0 (.336)</w:t>
            </w:r>
          </w:p>
        </w:tc>
      </w:tr>
      <w:tr w:rsidR="00CE6D6D" w:rsidRPr="002644D0" w14:paraId="2ED59A7C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D6EC1C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2CAE89" w14:textId="0FA9092B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3 (.748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3098BB" w14:textId="187E0022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2 (.26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6036DF" w14:textId="58AFF34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1 (.933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25C2EF" w14:textId="52A92CAD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60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B40DF5" w14:textId="5B329D2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49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88669D" w14:textId="2A6C9FC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3 (.816)</w:t>
            </w:r>
          </w:p>
        </w:tc>
      </w:tr>
      <w:tr w:rsidR="00CE6D6D" w:rsidRPr="002644D0" w14:paraId="589571ED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944DDA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7B96FB" w14:textId="44CDB777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16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5C25E0" w14:textId="6FCF1D3A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3 (.76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25E49C" w14:textId="7FE659EE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30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BFED2B" w14:textId="1886E42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112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FA62D0" w14:textId="3490840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15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AD9763" w14:textId="79AF3D45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4 (.188)</w:t>
            </w:r>
          </w:p>
        </w:tc>
      </w:tr>
      <w:tr w:rsidR="00CE6D6D" w:rsidRPr="002644D0" w14:paraId="063B4A99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8407D71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D1961EB" w14:textId="54896681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05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1CE569A" w14:textId="2693BA4C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1 (.31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3DD30CE" w14:textId="2A69360C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115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7A62706" w14:textId="5C85B1C8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</w:t>
            </w:r>
            <w:r w:rsidR="00034A45">
              <w:rPr>
                <w:rFonts w:ascii="Times New Roman" w:hAnsi="Times New Roman" w:cs="Times New Roman"/>
                <w:lang w:val="en-US"/>
              </w:rPr>
              <w:t>4</w:t>
            </w:r>
            <w:r w:rsidRPr="005D3A47">
              <w:rPr>
                <w:rFonts w:ascii="Times New Roman" w:hAnsi="Times New Roman" w:cs="Times New Roman"/>
                <w:lang w:val="en-US"/>
              </w:rPr>
              <w:t xml:space="preserve"> (.196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C34095D" w14:textId="69EED117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0 (.98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3581C1D" w14:textId="4D04C08D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0 (.970)</w:t>
            </w:r>
          </w:p>
        </w:tc>
      </w:tr>
    </w:tbl>
    <w:p w14:paraId="3D57B8C4" w14:textId="1298435F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VER = Vocal Emotion Recognition performance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</w:p>
    <w:p w14:paraId="0FCA58AD" w14:textId="34629664" w:rsidR="00B255E1" w:rsidRPr="00CE6D6D" w:rsidRDefault="00B255E1" w:rsidP="00CE6D6D">
      <w:pPr>
        <w:suppressAutoHyphens w:val="0"/>
        <w:rPr>
          <w:rFonts w:ascii="Times New Roman" w:hAnsi="Times New Roman" w:cs="Times New Roman"/>
          <w:b/>
          <w:iCs/>
          <w:color w:val="000000" w:themeColor="text1"/>
          <w:lang w:val="en-US"/>
        </w:rPr>
      </w:pP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>Table S1</w:t>
      </w:r>
      <w:r w:rsidR="00C15112">
        <w:rPr>
          <w:rFonts w:ascii="Times New Roman" w:hAnsi="Times New Roman" w:cs="Times New Roman"/>
          <w:b/>
          <w:color w:val="000000" w:themeColor="text1"/>
          <w:lang w:val="en-US"/>
        </w:rPr>
        <w:t>2</w:t>
      </w: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 xml:space="preserve"> – MSI and VER, controlled for musical training</w:t>
      </w:r>
    </w:p>
    <w:tbl>
      <w:tblPr>
        <w:tblW w:w="878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559"/>
        <w:gridCol w:w="1418"/>
        <w:gridCol w:w="1276"/>
      </w:tblGrid>
      <w:tr w:rsidR="00B255E1" w:rsidRPr="002644D0" w14:paraId="7FEE1B44" w14:textId="77777777" w:rsidTr="00B255E1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35DE23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3BCBC49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A9027F7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675A1AB3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1572B0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81B4786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993A358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D122F6" w:rsidRPr="002644D0" w14:paraId="183478F6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98F7A9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620741" w14:textId="13A4D4CC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8 (.62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BD2201" w14:textId="3215ADFD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6 (.50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A9C29C" w14:textId="6AF712AE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9 (.50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9BA6A7" w14:textId="1579538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9 (.62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550F30" w14:textId="106DA5B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627)</w:t>
            </w:r>
          </w:p>
        </w:tc>
      </w:tr>
      <w:tr w:rsidR="00D122F6" w:rsidRPr="002644D0" w14:paraId="2F855B6F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1124A6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B7BF63" w14:textId="3B836B99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6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35EC97" w14:textId="5D415E7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4 (.50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967261" w14:textId="4102A8D2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3 (.53</w:t>
            </w:r>
            <w:r w:rsidR="00034A45">
              <w:rPr>
                <w:rFonts w:ascii="Times New Roman" w:hAnsi="Times New Roman" w:cs="Times New Roman"/>
                <w:lang w:val="en-US"/>
              </w:rPr>
              <w:t>4</w:t>
            </w:r>
            <w:r w:rsidRPr="005D3A4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AEC237" w14:textId="53D7881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62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5D7CB1" w14:textId="601EF17F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2 (.829)</w:t>
            </w:r>
          </w:p>
        </w:tc>
      </w:tr>
      <w:tr w:rsidR="00D122F6" w:rsidRPr="002644D0" w14:paraId="29B721B9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116F97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F2CB85" w14:textId="552527C9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6 (.50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769B15" w14:textId="3EB83C41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6 (.71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B21A24" w14:textId="528DD7E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50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A1BF14" w14:textId="4FFE2863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50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2C409A" w14:textId="59BCD1D8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4 (.509)</w:t>
            </w:r>
          </w:p>
        </w:tc>
      </w:tr>
      <w:tr w:rsidR="00D122F6" w:rsidRPr="002644D0" w14:paraId="2854A263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1957E83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F234C4C" w14:textId="66560297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9 (.62</w:t>
            </w:r>
            <w:r w:rsidR="00034A45">
              <w:rPr>
                <w:rFonts w:ascii="Times New Roman" w:hAnsi="Times New Roman" w:cs="Times New Roman"/>
                <w:lang w:val="en-US"/>
              </w:rPr>
              <w:t>7</w:t>
            </w:r>
            <w:r w:rsidRPr="005D3A4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832B7E1" w14:textId="53DC1873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21 (.509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0DEE027" w14:textId="2A9A0DD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8 (.627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149F802" w14:textId="20C56FB5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5 (.73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DBC3547" w14:textId="3309DDC2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7 (.627)</w:t>
            </w:r>
          </w:p>
        </w:tc>
      </w:tr>
    </w:tbl>
    <w:p w14:paraId="48B12BA4" w14:textId="3A3B120C" w:rsidR="00CE6D6D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VER = Vocal Emotion Recognition performance. </w:t>
      </w:r>
    </w:p>
    <w:p w14:paraId="07302F14" w14:textId="77777777" w:rsidR="00CE6D6D" w:rsidRDefault="00CE6D6D">
      <w:pPr>
        <w:suppressAutoHyphens w:val="0"/>
        <w:rPr>
          <w:rFonts w:ascii="Times New Roman" w:hAnsi="Times New Roman" w:cs="Times New Roman"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br w:type="page"/>
      </w:r>
    </w:p>
    <w:p w14:paraId="32D3F01E" w14:textId="66C70493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3</w:t>
      </w:r>
    </w:p>
    <w:p w14:paraId="07AF8FA2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 xml:space="preserve">Post-hoc tests on the AQ for professionals vs. non-musicians </w:t>
      </w:r>
    </w:p>
    <w:tbl>
      <w:tblPr>
        <w:tblStyle w:val="Tabellenraster"/>
        <w:tblW w:w="928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5"/>
        <w:gridCol w:w="108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08F86CBA" w14:textId="77777777" w:rsidTr="00493363">
        <w:tc>
          <w:tcPr>
            <w:tcW w:w="2093" w:type="dxa"/>
            <w:gridSpan w:val="2"/>
          </w:tcPr>
          <w:p w14:paraId="7526006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DEB803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fessional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EA2620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837" w:type="dxa"/>
          </w:tcPr>
          <w:p w14:paraId="169741D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43C4CD4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7003511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4A4BB434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554D13A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2FD6236F" w14:textId="77777777" w:rsidTr="00493363">
        <w:tc>
          <w:tcPr>
            <w:tcW w:w="2093" w:type="dxa"/>
            <w:gridSpan w:val="2"/>
            <w:tcBorders>
              <w:bottom w:val="single" w:sz="4" w:space="0" w:color="auto"/>
            </w:tcBorders>
          </w:tcPr>
          <w:p w14:paraId="3D6FDABC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7273CD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756803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1C82867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566D690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3E64388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25D9188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48E3D6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EC50AC5" w14:textId="77777777" w:rsidTr="00493363">
        <w:tc>
          <w:tcPr>
            <w:tcW w:w="2093" w:type="dxa"/>
            <w:gridSpan w:val="2"/>
            <w:tcBorders>
              <w:top w:val="single" w:sz="4" w:space="0" w:color="auto"/>
            </w:tcBorders>
          </w:tcPr>
          <w:p w14:paraId="451A27B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771D7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056D719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2AB1C6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096D428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F9E2E3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25F4FB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D81FC9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2A1EAFBE" w14:textId="77777777" w:rsidTr="00493363">
        <w:tc>
          <w:tcPr>
            <w:tcW w:w="1985" w:type="dxa"/>
          </w:tcPr>
          <w:p w14:paraId="783B0B7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384" w:type="dxa"/>
            <w:gridSpan w:val="2"/>
          </w:tcPr>
          <w:p w14:paraId="0C32F32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5.7 (4.98)</w:t>
            </w:r>
          </w:p>
        </w:tc>
        <w:tc>
          <w:tcPr>
            <w:tcW w:w="1275" w:type="dxa"/>
          </w:tcPr>
          <w:p w14:paraId="19A5DCE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7.58 (6.41)</w:t>
            </w:r>
          </w:p>
        </w:tc>
        <w:tc>
          <w:tcPr>
            <w:tcW w:w="837" w:type="dxa"/>
          </w:tcPr>
          <w:p w14:paraId="0B177DC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4</w:t>
            </w:r>
          </w:p>
        </w:tc>
        <w:tc>
          <w:tcPr>
            <w:tcW w:w="723" w:type="dxa"/>
          </w:tcPr>
          <w:p w14:paraId="1F4208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9.83</w:t>
            </w:r>
          </w:p>
        </w:tc>
        <w:tc>
          <w:tcPr>
            <w:tcW w:w="708" w:type="dxa"/>
          </w:tcPr>
          <w:p w14:paraId="433BA7C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4</w:t>
            </w:r>
          </w:p>
        </w:tc>
        <w:tc>
          <w:tcPr>
            <w:tcW w:w="1843" w:type="dxa"/>
          </w:tcPr>
          <w:p w14:paraId="629F4019" w14:textId="165B71F9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4 [-0.82, 0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3]</w:t>
            </w:r>
          </w:p>
        </w:tc>
        <w:tc>
          <w:tcPr>
            <w:tcW w:w="533" w:type="dxa"/>
          </w:tcPr>
          <w:p w14:paraId="126AE6A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48DA6201" w14:textId="77777777" w:rsidTr="00493363">
        <w:tc>
          <w:tcPr>
            <w:tcW w:w="2093" w:type="dxa"/>
            <w:gridSpan w:val="2"/>
          </w:tcPr>
          <w:p w14:paraId="7648CC2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to Detail</w:t>
            </w:r>
          </w:p>
        </w:tc>
        <w:tc>
          <w:tcPr>
            <w:tcW w:w="1276" w:type="dxa"/>
          </w:tcPr>
          <w:p w14:paraId="61CD2D5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43 (2.04)</w:t>
            </w:r>
          </w:p>
        </w:tc>
        <w:tc>
          <w:tcPr>
            <w:tcW w:w="1275" w:type="dxa"/>
          </w:tcPr>
          <w:p w14:paraId="17504FF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32 (2.01)</w:t>
            </w:r>
          </w:p>
        </w:tc>
        <w:tc>
          <w:tcPr>
            <w:tcW w:w="837" w:type="dxa"/>
          </w:tcPr>
          <w:p w14:paraId="7F18CB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2</w:t>
            </w:r>
          </w:p>
        </w:tc>
        <w:tc>
          <w:tcPr>
            <w:tcW w:w="723" w:type="dxa"/>
          </w:tcPr>
          <w:p w14:paraId="7539BD7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87</w:t>
            </w:r>
          </w:p>
        </w:tc>
        <w:tc>
          <w:tcPr>
            <w:tcW w:w="708" w:type="dxa"/>
          </w:tcPr>
          <w:p w14:paraId="4325B9F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8</w:t>
            </w:r>
          </w:p>
        </w:tc>
        <w:tc>
          <w:tcPr>
            <w:tcW w:w="1843" w:type="dxa"/>
          </w:tcPr>
          <w:p w14:paraId="195C4D2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6 [0.09, 1.01]</w:t>
            </w:r>
          </w:p>
        </w:tc>
        <w:tc>
          <w:tcPr>
            <w:tcW w:w="533" w:type="dxa"/>
          </w:tcPr>
          <w:p w14:paraId="0509179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7EB82EE9" w14:textId="77777777" w:rsidTr="00493363">
        <w:tc>
          <w:tcPr>
            <w:tcW w:w="2093" w:type="dxa"/>
            <w:gridSpan w:val="2"/>
          </w:tcPr>
          <w:p w14:paraId="7CEEA70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</w:p>
        </w:tc>
        <w:tc>
          <w:tcPr>
            <w:tcW w:w="1276" w:type="dxa"/>
          </w:tcPr>
          <w:p w14:paraId="6A8A187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.28 (4.70)</w:t>
            </w:r>
          </w:p>
        </w:tc>
        <w:tc>
          <w:tcPr>
            <w:tcW w:w="1275" w:type="dxa"/>
          </w:tcPr>
          <w:p w14:paraId="4ED8BF1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3.26 (6.51)</w:t>
            </w:r>
          </w:p>
        </w:tc>
        <w:tc>
          <w:tcPr>
            <w:tcW w:w="837" w:type="dxa"/>
          </w:tcPr>
          <w:p w14:paraId="6C2751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32</w:t>
            </w:r>
          </w:p>
        </w:tc>
        <w:tc>
          <w:tcPr>
            <w:tcW w:w="723" w:type="dxa"/>
          </w:tcPr>
          <w:p w14:paraId="3B61652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7.08</w:t>
            </w:r>
          </w:p>
        </w:tc>
        <w:tc>
          <w:tcPr>
            <w:tcW w:w="708" w:type="dxa"/>
          </w:tcPr>
          <w:p w14:paraId="2271E8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4</w:t>
            </w:r>
          </w:p>
        </w:tc>
        <w:tc>
          <w:tcPr>
            <w:tcW w:w="1843" w:type="dxa"/>
          </w:tcPr>
          <w:p w14:paraId="06EE68F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1.05, -0.08]</w:t>
            </w:r>
          </w:p>
        </w:tc>
        <w:tc>
          <w:tcPr>
            <w:tcW w:w="533" w:type="dxa"/>
          </w:tcPr>
          <w:p w14:paraId="033E0E5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4F9BCBA2" w14:textId="77777777" w:rsidTr="00493363">
        <w:tc>
          <w:tcPr>
            <w:tcW w:w="2093" w:type="dxa"/>
            <w:gridSpan w:val="2"/>
          </w:tcPr>
          <w:p w14:paraId="7AEC99A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 Skills</w:t>
            </w:r>
          </w:p>
        </w:tc>
        <w:tc>
          <w:tcPr>
            <w:tcW w:w="1276" w:type="dxa"/>
          </w:tcPr>
          <w:p w14:paraId="61CF99E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48 (1.68)</w:t>
            </w:r>
          </w:p>
        </w:tc>
        <w:tc>
          <w:tcPr>
            <w:tcW w:w="1275" w:type="dxa"/>
          </w:tcPr>
          <w:p w14:paraId="7450CF1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61 (2.63)</w:t>
            </w:r>
          </w:p>
        </w:tc>
        <w:tc>
          <w:tcPr>
            <w:tcW w:w="837" w:type="dxa"/>
          </w:tcPr>
          <w:p w14:paraId="5B26B0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25</w:t>
            </w:r>
          </w:p>
        </w:tc>
        <w:tc>
          <w:tcPr>
            <w:tcW w:w="723" w:type="dxa"/>
          </w:tcPr>
          <w:p w14:paraId="7654C39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2.40</w:t>
            </w:r>
          </w:p>
        </w:tc>
        <w:tc>
          <w:tcPr>
            <w:tcW w:w="708" w:type="dxa"/>
          </w:tcPr>
          <w:p w14:paraId="2CDFB95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8</w:t>
            </w:r>
          </w:p>
        </w:tc>
        <w:tc>
          <w:tcPr>
            <w:tcW w:w="1843" w:type="dxa"/>
          </w:tcPr>
          <w:p w14:paraId="1DD712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1.07, -0.06]</w:t>
            </w:r>
          </w:p>
        </w:tc>
        <w:tc>
          <w:tcPr>
            <w:tcW w:w="533" w:type="dxa"/>
          </w:tcPr>
          <w:p w14:paraId="5EE9EFA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69F5CC49" w14:textId="77777777" w:rsidTr="00493363">
        <w:tc>
          <w:tcPr>
            <w:tcW w:w="2093" w:type="dxa"/>
            <w:gridSpan w:val="2"/>
          </w:tcPr>
          <w:p w14:paraId="26DFEA42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772AA8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85 (1.61)</w:t>
            </w:r>
          </w:p>
        </w:tc>
        <w:tc>
          <w:tcPr>
            <w:tcW w:w="1275" w:type="dxa"/>
          </w:tcPr>
          <w:p w14:paraId="3A982E6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39 (1.73)</w:t>
            </w:r>
          </w:p>
        </w:tc>
        <w:tc>
          <w:tcPr>
            <w:tcW w:w="837" w:type="dxa"/>
          </w:tcPr>
          <w:p w14:paraId="7B3A0EC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4</w:t>
            </w:r>
          </w:p>
        </w:tc>
        <w:tc>
          <w:tcPr>
            <w:tcW w:w="723" w:type="dxa"/>
          </w:tcPr>
          <w:p w14:paraId="7D5683F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83</w:t>
            </w:r>
          </w:p>
        </w:tc>
        <w:tc>
          <w:tcPr>
            <w:tcW w:w="708" w:type="dxa"/>
          </w:tcPr>
          <w:p w14:paraId="7B11B5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5</w:t>
            </w:r>
          </w:p>
        </w:tc>
        <w:tc>
          <w:tcPr>
            <w:tcW w:w="1843" w:type="dxa"/>
          </w:tcPr>
          <w:p w14:paraId="7170E6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9, 0.13]</w:t>
            </w:r>
          </w:p>
        </w:tc>
        <w:tc>
          <w:tcPr>
            <w:tcW w:w="533" w:type="dxa"/>
          </w:tcPr>
          <w:p w14:paraId="1348C68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6BD9614" w14:textId="77777777" w:rsidTr="00493363">
        <w:tc>
          <w:tcPr>
            <w:tcW w:w="2093" w:type="dxa"/>
            <w:gridSpan w:val="2"/>
          </w:tcPr>
          <w:p w14:paraId="15AB0E2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5E4A846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8 (1.52)</w:t>
            </w:r>
          </w:p>
        </w:tc>
        <w:tc>
          <w:tcPr>
            <w:tcW w:w="1275" w:type="dxa"/>
          </w:tcPr>
          <w:p w14:paraId="6BC6FB0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87 (1.95)</w:t>
            </w:r>
          </w:p>
        </w:tc>
        <w:tc>
          <w:tcPr>
            <w:tcW w:w="837" w:type="dxa"/>
          </w:tcPr>
          <w:p w14:paraId="4B99F7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75</w:t>
            </w:r>
          </w:p>
        </w:tc>
        <w:tc>
          <w:tcPr>
            <w:tcW w:w="723" w:type="dxa"/>
          </w:tcPr>
          <w:p w14:paraId="6CA81CD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9.92</w:t>
            </w:r>
          </w:p>
        </w:tc>
        <w:tc>
          <w:tcPr>
            <w:tcW w:w="708" w:type="dxa"/>
          </w:tcPr>
          <w:p w14:paraId="08666F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85</w:t>
            </w:r>
          </w:p>
        </w:tc>
        <w:tc>
          <w:tcPr>
            <w:tcW w:w="1843" w:type="dxa"/>
          </w:tcPr>
          <w:p w14:paraId="5CCB434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42 [-0.89, 0.06]</w:t>
            </w:r>
          </w:p>
        </w:tc>
        <w:tc>
          <w:tcPr>
            <w:tcW w:w="533" w:type="dxa"/>
          </w:tcPr>
          <w:p w14:paraId="7CE13510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861A3FC" w14:textId="77777777" w:rsidTr="00493363">
        <w:tc>
          <w:tcPr>
            <w:tcW w:w="2093" w:type="dxa"/>
            <w:gridSpan w:val="2"/>
          </w:tcPr>
          <w:p w14:paraId="1233736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Switching</w:t>
            </w:r>
          </w:p>
        </w:tc>
        <w:tc>
          <w:tcPr>
            <w:tcW w:w="1276" w:type="dxa"/>
          </w:tcPr>
          <w:p w14:paraId="5AE007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78 (1.91)</w:t>
            </w:r>
          </w:p>
        </w:tc>
        <w:tc>
          <w:tcPr>
            <w:tcW w:w="1275" w:type="dxa"/>
          </w:tcPr>
          <w:p w14:paraId="5F903AB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9 (1.92)</w:t>
            </w:r>
          </w:p>
        </w:tc>
        <w:tc>
          <w:tcPr>
            <w:tcW w:w="837" w:type="dxa"/>
          </w:tcPr>
          <w:p w14:paraId="3B2A73C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3</w:t>
            </w:r>
          </w:p>
        </w:tc>
        <w:tc>
          <w:tcPr>
            <w:tcW w:w="723" w:type="dxa"/>
          </w:tcPr>
          <w:p w14:paraId="66A84A3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75</w:t>
            </w:r>
          </w:p>
        </w:tc>
        <w:tc>
          <w:tcPr>
            <w:tcW w:w="708" w:type="dxa"/>
          </w:tcPr>
          <w:p w14:paraId="613437A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8</w:t>
            </w:r>
          </w:p>
        </w:tc>
        <w:tc>
          <w:tcPr>
            <w:tcW w:w="1843" w:type="dxa"/>
          </w:tcPr>
          <w:p w14:paraId="2B4734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8, 0.13]</w:t>
            </w:r>
          </w:p>
        </w:tc>
        <w:tc>
          <w:tcPr>
            <w:tcW w:w="533" w:type="dxa"/>
          </w:tcPr>
          <w:p w14:paraId="65ACFC8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763A123B" w14:textId="600E98FD" w:rsidR="00CE6D6D" w:rsidRPr="00493363" w:rsidRDefault="00CE6D6D" w:rsidP="00493363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0A514CD7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2CDA4D2F" w14:textId="4385B8DB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4</w:t>
      </w:r>
    </w:p>
    <w:p w14:paraId="4DCFBF58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AQ for professionals vs. amateur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25A4934F" w14:textId="77777777" w:rsidTr="00CE6D6D">
        <w:tc>
          <w:tcPr>
            <w:tcW w:w="2093" w:type="dxa"/>
          </w:tcPr>
          <w:p w14:paraId="35EC6072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83CC83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fessional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ED98E7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5B3A622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837" w:type="dxa"/>
          </w:tcPr>
          <w:p w14:paraId="69D59CC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42ED951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2F7CFEF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694E8712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04A0BDF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71682C9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35B40ABA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70C50E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E892EE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3FD9EE9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26A4304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03DC66C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395F1A5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0812FE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1F075689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45A42DC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67C7C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30BCC70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52CCC1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329F233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1E16D50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6CF7B53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75F04E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2E8ADBBE" w14:textId="77777777" w:rsidTr="00CE6D6D">
        <w:tc>
          <w:tcPr>
            <w:tcW w:w="2093" w:type="dxa"/>
          </w:tcPr>
          <w:p w14:paraId="778F79D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276" w:type="dxa"/>
          </w:tcPr>
          <w:p w14:paraId="5642368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5.7 (4.98)</w:t>
            </w:r>
          </w:p>
        </w:tc>
        <w:tc>
          <w:tcPr>
            <w:tcW w:w="1275" w:type="dxa"/>
          </w:tcPr>
          <w:p w14:paraId="453291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8.73 (7.40)</w:t>
            </w:r>
          </w:p>
        </w:tc>
        <w:tc>
          <w:tcPr>
            <w:tcW w:w="837" w:type="dxa"/>
          </w:tcPr>
          <w:p w14:paraId="400913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72</w:t>
            </w:r>
          </w:p>
        </w:tc>
        <w:tc>
          <w:tcPr>
            <w:tcW w:w="723" w:type="dxa"/>
          </w:tcPr>
          <w:p w14:paraId="373232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7.7</w:t>
            </w:r>
          </w:p>
        </w:tc>
        <w:tc>
          <w:tcPr>
            <w:tcW w:w="708" w:type="dxa"/>
          </w:tcPr>
          <w:p w14:paraId="1BD62FF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8</w:t>
            </w:r>
          </w:p>
        </w:tc>
        <w:tc>
          <w:tcPr>
            <w:tcW w:w="1843" w:type="dxa"/>
          </w:tcPr>
          <w:p w14:paraId="02FBBF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2 [-0.91, -0.14]</w:t>
            </w:r>
          </w:p>
        </w:tc>
        <w:tc>
          <w:tcPr>
            <w:tcW w:w="533" w:type="dxa"/>
          </w:tcPr>
          <w:p w14:paraId="0EE97DC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3C43960C" w14:textId="77777777" w:rsidTr="00CE6D6D">
        <w:tc>
          <w:tcPr>
            <w:tcW w:w="2093" w:type="dxa"/>
          </w:tcPr>
          <w:p w14:paraId="201CC51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to Detail</w:t>
            </w:r>
          </w:p>
        </w:tc>
        <w:tc>
          <w:tcPr>
            <w:tcW w:w="1276" w:type="dxa"/>
          </w:tcPr>
          <w:p w14:paraId="0AC1DE9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43 (2.04)</w:t>
            </w:r>
          </w:p>
        </w:tc>
        <w:tc>
          <w:tcPr>
            <w:tcW w:w="1275" w:type="dxa"/>
          </w:tcPr>
          <w:p w14:paraId="4A86366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51 (2.42)</w:t>
            </w:r>
          </w:p>
        </w:tc>
        <w:tc>
          <w:tcPr>
            <w:tcW w:w="837" w:type="dxa"/>
          </w:tcPr>
          <w:p w14:paraId="19E0FF0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1</w:t>
            </w:r>
          </w:p>
        </w:tc>
        <w:tc>
          <w:tcPr>
            <w:tcW w:w="723" w:type="dxa"/>
          </w:tcPr>
          <w:p w14:paraId="67A591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8.61</w:t>
            </w:r>
          </w:p>
        </w:tc>
        <w:tc>
          <w:tcPr>
            <w:tcW w:w="708" w:type="dxa"/>
          </w:tcPr>
          <w:p w14:paraId="55C8FE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835</w:t>
            </w:r>
          </w:p>
        </w:tc>
        <w:tc>
          <w:tcPr>
            <w:tcW w:w="1843" w:type="dxa"/>
          </w:tcPr>
          <w:p w14:paraId="1AD96B8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04 [-0.46, 0.37]</w:t>
            </w:r>
          </w:p>
        </w:tc>
        <w:tc>
          <w:tcPr>
            <w:tcW w:w="533" w:type="dxa"/>
          </w:tcPr>
          <w:p w14:paraId="21FE8511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8D640DB" w14:textId="77777777" w:rsidTr="00CE6D6D">
        <w:tc>
          <w:tcPr>
            <w:tcW w:w="2093" w:type="dxa"/>
          </w:tcPr>
          <w:p w14:paraId="07E01F0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</w:p>
        </w:tc>
        <w:tc>
          <w:tcPr>
            <w:tcW w:w="1276" w:type="dxa"/>
          </w:tcPr>
          <w:p w14:paraId="3C13332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.28 (4.70)</w:t>
            </w:r>
          </w:p>
        </w:tc>
        <w:tc>
          <w:tcPr>
            <w:tcW w:w="1275" w:type="dxa"/>
          </w:tcPr>
          <w:p w14:paraId="479D157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3.22 (6.49)</w:t>
            </w:r>
          </w:p>
        </w:tc>
        <w:tc>
          <w:tcPr>
            <w:tcW w:w="837" w:type="dxa"/>
          </w:tcPr>
          <w:p w14:paraId="704D2A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90</w:t>
            </w:r>
          </w:p>
        </w:tc>
        <w:tc>
          <w:tcPr>
            <w:tcW w:w="723" w:type="dxa"/>
          </w:tcPr>
          <w:p w14:paraId="5B6854D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1.8</w:t>
            </w:r>
          </w:p>
        </w:tc>
        <w:tc>
          <w:tcPr>
            <w:tcW w:w="708" w:type="dxa"/>
          </w:tcPr>
          <w:p w14:paraId="4C8CE3D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5</w:t>
            </w:r>
          </w:p>
        </w:tc>
        <w:tc>
          <w:tcPr>
            <w:tcW w:w="1843" w:type="dxa"/>
          </w:tcPr>
          <w:p w14:paraId="540CF64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0.97, -0.18]</w:t>
            </w:r>
          </w:p>
        </w:tc>
        <w:tc>
          <w:tcPr>
            <w:tcW w:w="533" w:type="dxa"/>
          </w:tcPr>
          <w:p w14:paraId="10521A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0BD2E2A4" w14:textId="77777777" w:rsidTr="00CE6D6D">
        <w:tc>
          <w:tcPr>
            <w:tcW w:w="2093" w:type="dxa"/>
          </w:tcPr>
          <w:p w14:paraId="0E82DB84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 Skills</w:t>
            </w:r>
          </w:p>
        </w:tc>
        <w:tc>
          <w:tcPr>
            <w:tcW w:w="1276" w:type="dxa"/>
          </w:tcPr>
          <w:p w14:paraId="4D2C152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48 (1.68)</w:t>
            </w:r>
          </w:p>
        </w:tc>
        <w:tc>
          <w:tcPr>
            <w:tcW w:w="1275" w:type="dxa"/>
          </w:tcPr>
          <w:p w14:paraId="2F33FD2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2.49)</w:t>
            </w:r>
          </w:p>
        </w:tc>
        <w:tc>
          <w:tcPr>
            <w:tcW w:w="837" w:type="dxa"/>
          </w:tcPr>
          <w:p w14:paraId="788319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36</w:t>
            </w:r>
          </w:p>
        </w:tc>
        <w:tc>
          <w:tcPr>
            <w:tcW w:w="723" w:type="dxa"/>
          </w:tcPr>
          <w:p w14:paraId="587A2CB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7.8</w:t>
            </w:r>
          </w:p>
        </w:tc>
        <w:tc>
          <w:tcPr>
            <w:tcW w:w="708" w:type="dxa"/>
          </w:tcPr>
          <w:p w14:paraId="6213625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1843" w:type="dxa"/>
          </w:tcPr>
          <w:p w14:paraId="1CB0A4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65 [-1.03, -0.26]</w:t>
            </w:r>
          </w:p>
        </w:tc>
        <w:tc>
          <w:tcPr>
            <w:tcW w:w="533" w:type="dxa"/>
          </w:tcPr>
          <w:p w14:paraId="3F9D2CF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20EAE67E" w14:textId="77777777" w:rsidTr="00CE6D6D">
        <w:tc>
          <w:tcPr>
            <w:tcW w:w="2093" w:type="dxa"/>
          </w:tcPr>
          <w:p w14:paraId="344D581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1638374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85 (1.61)</w:t>
            </w:r>
          </w:p>
        </w:tc>
        <w:tc>
          <w:tcPr>
            <w:tcW w:w="1275" w:type="dxa"/>
          </w:tcPr>
          <w:p w14:paraId="05AD73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9 (2.12)</w:t>
            </w:r>
          </w:p>
        </w:tc>
        <w:tc>
          <w:tcPr>
            <w:tcW w:w="837" w:type="dxa"/>
          </w:tcPr>
          <w:p w14:paraId="6A47788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88</w:t>
            </w:r>
          </w:p>
        </w:tc>
        <w:tc>
          <w:tcPr>
            <w:tcW w:w="723" w:type="dxa"/>
          </w:tcPr>
          <w:p w14:paraId="52E838D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7.42</w:t>
            </w:r>
          </w:p>
        </w:tc>
        <w:tc>
          <w:tcPr>
            <w:tcW w:w="708" w:type="dxa"/>
          </w:tcPr>
          <w:p w14:paraId="31D9BA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63</w:t>
            </w:r>
          </w:p>
        </w:tc>
        <w:tc>
          <w:tcPr>
            <w:tcW w:w="1843" w:type="dxa"/>
          </w:tcPr>
          <w:p w14:paraId="08C8D0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8 [-0.78, 0.02]</w:t>
            </w:r>
          </w:p>
        </w:tc>
        <w:tc>
          <w:tcPr>
            <w:tcW w:w="533" w:type="dxa"/>
          </w:tcPr>
          <w:p w14:paraId="1AE366C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19300E0" w14:textId="77777777" w:rsidTr="00CE6D6D">
        <w:tc>
          <w:tcPr>
            <w:tcW w:w="2093" w:type="dxa"/>
          </w:tcPr>
          <w:p w14:paraId="6E992F7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05BEAAD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8 (1.52)</w:t>
            </w:r>
          </w:p>
        </w:tc>
        <w:tc>
          <w:tcPr>
            <w:tcW w:w="1275" w:type="dxa"/>
          </w:tcPr>
          <w:p w14:paraId="7EACE660" w14:textId="4D3009BD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6 (1.8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37" w:type="dxa"/>
          </w:tcPr>
          <w:p w14:paraId="4A0EDC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57</w:t>
            </w:r>
          </w:p>
        </w:tc>
        <w:tc>
          <w:tcPr>
            <w:tcW w:w="723" w:type="dxa"/>
          </w:tcPr>
          <w:p w14:paraId="373860F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9.18</w:t>
            </w:r>
          </w:p>
        </w:tc>
        <w:tc>
          <w:tcPr>
            <w:tcW w:w="708" w:type="dxa"/>
          </w:tcPr>
          <w:p w14:paraId="08ED813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20</w:t>
            </w:r>
          </w:p>
        </w:tc>
        <w:tc>
          <w:tcPr>
            <w:tcW w:w="1843" w:type="dxa"/>
          </w:tcPr>
          <w:p w14:paraId="1A82AA0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5, 0.09]</w:t>
            </w:r>
          </w:p>
        </w:tc>
        <w:tc>
          <w:tcPr>
            <w:tcW w:w="533" w:type="dxa"/>
          </w:tcPr>
          <w:p w14:paraId="21C22F0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69AE93A" w14:textId="77777777" w:rsidTr="00CE6D6D">
        <w:tc>
          <w:tcPr>
            <w:tcW w:w="2093" w:type="dxa"/>
          </w:tcPr>
          <w:p w14:paraId="6F95695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Switching</w:t>
            </w:r>
          </w:p>
        </w:tc>
        <w:tc>
          <w:tcPr>
            <w:tcW w:w="1276" w:type="dxa"/>
          </w:tcPr>
          <w:p w14:paraId="51F711E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78 (1.91)</w:t>
            </w:r>
          </w:p>
        </w:tc>
        <w:tc>
          <w:tcPr>
            <w:tcW w:w="1275" w:type="dxa"/>
          </w:tcPr>
          <w:p w14:paraId="0E75FE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3 (2.06)</w:t>
            </w:r>
          </w:p>
        </w:tc>
        <w:tc>
          <w:tcPr>
            <w:tcW w:w="837" w:type="dxa"/>
          </w:tcPr>
          <w:p w14:paraId="5FBF56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8</w:t>
            </w:r>
          </w:p>
        </w:tc>
        <w:tc>
          <w:tcPr>
            <w:tcW w:w="723" w:type="dxa"/>
          </w:tcPr>
          <w:p w14:paraId="4A65594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83</w:t>
            </w:r>
          </w:p>
        </w:tc>
        <w:tc>
          <w:tcPr>
            <w:tcW w:w="708" w:type="dxa"/>
          </w:tcPr>
          <w:p w14:paraId="2D1E62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42</w:t>
            </w:r>
          </w:p>
        </w:tc>
        <w:tc>
          <w:tcPr>
            <w:tcW w:w="1843" w:type="dxa"/>
          </w:tcPr>
          <w:p w14:paraId="01B4442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7, 0.11]</w:t>
            </w:r>
          </w:p>
        </w:tc>
        <w:tc>
          <w:tcPr>
            <w:tcW w:w="533" w:type="dxa"/>
          </w:tcPr>
          <w:p w14:paraId="7BA651B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6D49A1E7" w14:textId="77777777" w:rsidR="00493363" w:rsidRPr="00493363" w:rsidRDefault="00CE6D6D" w:rsidP="00493363">
      <w:pPr>
        <w:jc w:val="both"/>
        <w:rPr>
          <w:rFonts w:ascii="Times New Roman" w:hAnsi="Times New Roman" w:cs="Times New Roman"/>
          <w:b/>
          <w:bCs/>
          <w:i/>
          <w:lang w:val="en-US"/>
        </w:rPr>
      </w:pPr>
      <w:r w:rsidRPr="00493363">
        <w:rPr>
          <w:rFonts w:ascii="Times New Roman" w:hAnsi="Times New Roman" w:cs="Times New Roman"/>
          <w:i/>
          <w:iCs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3930CE1A" w14:textId="77777777" w:rsidR="00493363" w:rsidRDefault="00493363" w:rsidP="00493363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273C8F47" w14:textId="45CB3EA9" w:rsidR="00CE6D6D" w:rsidRPr="00493363" w:rsidRDefault="00CE6D6D" w:rsidP="00493363">
      <w:pPr>
        <w:jc w:val="both"/>
        <w:rPr>
          <w:rFonts w:ascii="Times New Roman" w:hAnsi="Times New Roman" w:cs="Times New Roman"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5</w:t>
      </w:r>
    </w:p>
    <w:p w14:paraId="59516F0F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AQ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43EDF627" w14:textId="77777777" w:rsidTr="00CE6D6D">
        <w:tc>
          <w:tcPr>
            <w:tcW w:w="2093" w:type="dxa"/>
          </w:tcPr>
          <w:p w14:paraId="241E6B3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E04E65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5D066A8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A30C63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837" w:type="dxa"/>
          </w:tcPr>
          <w:p w14:paraId="1C30B5F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13C0E4D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6A17394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17FE708E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1730BDC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B9E8FEF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1B09151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67B659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6F5B90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1BC7696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4C24636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2B07047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74442F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20C90A5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7BC1041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D04A5FA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660661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1B38C34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6BA8C64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44CC38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699A164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755963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971399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1935E61" w14:textId="77777777" w:rsidTr="00CE6D6D">
        <w:tc>
          <w:tcPr>
            <w:tcW w:w="2093" w:type="dxa"/>
          </w:tcPr>
          <w:p w14:paraId="64C86DB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276" w:type="dxa"/>
          </w:tcPr>
          <w:p w14:paraId="782713F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8.73 (7.40)</w:t>
            </w:r>
          </w:p>
        </w:tc>
        <w:tc>
          <w:tcPr>
            <w:tcW w:w="1275" w:type="dxa"/>
          </w:tcPr>
          <w:p w14:paraId="0E3529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7.58 (6.41)</w:t>
            </w:r>
          </w:p>
        </w:tc>
        <w:tc>
          <w:tcPr>
            <w:tcW w:w="837" w:type="dxa"/>
          </w:tcPr>
          <w:p w14:paraId="289031F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88</w:t>
            </w:r>
          </w:p>
        </w:tc>
        <w:tc>
          <w:tcPr>
            <w:tcW w:w="723" w:type="dxa"/>
          </w:tcPr>
          <w:p w14:paraId="3ED9FB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44</w:t>
            </w:r>
          </w:p>
        </w:tc>
        <w:tc>
          <w:tcPr>
            <w:tcW w:w="708" w:type="dxa"/>
          </w:tcPr>
          <w:p w14:paraId="4B8949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382</w:t>
            </w:r>
          </w:p>
        </w:tc>
        <w:tc>
          <w:tcPr>
            <w:tcW w:w="1843" w:type="dxa"/>
          </w:tcPr>
          <w:p w14:paraId="6CD2BFC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 [-0.63, 0.24]</w:t>
            </w:r>
          </w:p>
        </w:tc>
        <w:tc>
          <w:tcPr>
            <w:tcW w:w="533" w:type="dxa"/>
          </w:tcPr>
          <w:p w14:paraId="6C130AD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4AD5A0B8" w14:textId="77777777" w:rsidTr="00CE6D6D">
        <w:tc>
          <w:tcPr>
            <w:tcW w:w="2093" w:type="dxa"/>
          </w:tcPr>
          <w:p w14:paraId="7D98705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to Detail</w:t>
            </w:r>
          </w:p>
        </w:tc>
        <w:tc>
          <w:tcPr>
            <w:tcW w:w="1276" w:type="dxa"/>
          </w:tcPr>
          <w:p w14:paraId="5C1B00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1 (2.42)</w:t>
            </w:r>
          </w:p>
        </w:tc>
        <w:tc>
          <w:tcPr>
            <w:tcW w:w="1275" w:type="dxa"/>
          </w:tcPr>
          <w:p w14:paraId="12F371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32 (2.01)</w:t>
            </w:r>
          </w:p>
        </w:tc>
        <w:tc>
          <w:tcPr>
            <w:tcW w:w="837" w:type="dxa"/>
          </w:tcPr>
          <w:p w14:paraId="205C26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87</w:t>
            </w:r>
          </w:p>
        </w:tc>
        <w:tc>
          <w:tcPr>
            <w:tcW w:w="723" w:type="dxa"/>
          </w:tcPr>
          <w:p w14:paraId="0A2DA44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3.53</w:t>
            </w:r>
          </w:p>
        </w:tc>
        <w:tc>
          <w:tcPr>
            <w:tcW w:w="708" w:type="dxa"/>
          </w:tcPr>
          <w:p w14:paraId="14034D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5</w:t>
            </w:r>
          </w:p>
        </w:tc>
        <w:tc>
          <w:tcPr>
            <w:tcW w:w="1843" w:type="dxa"/>
          </w:tcPr>
          <w:p w14:paraId="5DBCF83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63 [-1.07, -0.19]</w:t>
            </w:r>
          </w:p>
        </w:tc>
        <w:tc>
          <w:tcPr>
            <w:tcW w:w="533" w:type="dxa"/>
          </w:tcPr>
          <w:p w14:paraId="358BAF6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CE6D6D" w14:paraId="624ECC1F" w14:textId="77777777" w:rsidTr="00CE6D6D">
        <w:tc>
          <w:tcPr>
            <w:tcW w:w="2093" w:type="dxa"/>
          </w:tcPr>
          <w:p w14:paraId="00838E8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</w:p>
        </w:tc>
        <w:tc>
          <w:tcPr>
            <w:tcW w:w="1276" w:type="dxa"/>
          </w:tcPr>
          <w:p w14:paraId="5200C40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3.22 (6.49)</w:t>
            </w:r>
          </w:p>
        </w:tc>
        <w:tc>
          <w:tcPr>
            <w:tcW w:w="1275" w:type="dxa"/>
          </w:tcPr>
          <w:p w14:paraId="026C8C8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3.26 (6.51)</w:t>
            </w:r>
          </w:p>
        </w:tc>
        <w:tc>
          <w:tcPr>
            <w:tcW w:w="837" w:type="dxa"/>
          </w:tcPr>
          <w:p w14:paraId="1958938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723" w:type="dxa"/>
          </w:tcPr>
          <w:p w14:paraId="7621670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0.10</w:t>
            </w:r>
          </w:p>
        </w:tc>
        <w:tc>
          <w:tcPr>
            <w:tcW w:w="708" w:type="dxa"/>
          </w:tcPr>
          <w:p w14:paraId="7A799FF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970</w:t>
            </w:r>
          </w:p>
        </w:tc>
        <w:tc>
          <w:tcPr>
            <w:tcW w:w="1843" w:type="dxa"/>
          </w:tcPr>
          <w:p w14:paraId="26FA20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1 [-0.46, 0.48]</w:t>
            </w:r>
          </w:p>
        </w:tc>
        <w:tc>
          <w:tcPr>
            <w:tcW w:w="533" w:type="dxa"/>
          </w:tcPr>
          <w:p w14:paraId="64C12FA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7753DDC4" w14:textId="77777777" w:rsidTr="00CE6D6D">
        <w:tc>
          <w:tcPr>
            <w:tcW w:w="2093" w:type="dxa"/>
          </w:tcPr>
          <w:p w14:paraId="03F9BE0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 Skills</w:t>
            </w:r>
          </w:p>
        </w:tc>
        <w:tc>
          <w:tcPr>
            <w:tcW w:w="1276" w:type="dxa"/>
          </w:tcPr>
          <w:p w14:paraId="1EFB89D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74 (2.49)</w:t>
            </w:r>
          </w:p>
        </w:tc>
        <w:tc>
          <w:tcPr>
            <w:tcW w:w="1275" w:type="dxa"/>
          </w:tcPr>
          <w:p w14:paraId="32E4475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1 (2.63)</w:t>
            </w:r>
          </w:p>
        </w:tc>
        <w:tc>
          <w:tcPr>
            <w:tcW w:w="837" w:type="dxa"/>
          </w:tcPr>
          <w:p w14:paraId="7A9191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7</w:t>
            </w:r>
          </w:p>
        </w:tc>
        <w:tc>
          <w:tcPr>
            <w:tcW w:w="723" w:type="dxa"/>
          </w:tcPr>
          <w:p w14:paraId="3D8B6EE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7.11</w:t>
            </w:r>
          </w:p>
        </w:tc>
        <w:tc>
          <w:tcPr>
            <w:tcW w:w="708" w:type="dxa"/>
          </w:tcPr>
          <w:p w14:paraId="29296E8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791</w:t>
            </w:r>
          </w:p>
        </w:tc>
        <w:tc>
          <w:tcPr>
            <w:tcW w:w="1843" w:type="dxa"/>
          </w:tcPr>
          <w:p w14:paraId="3582F5A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06 [-0.54, 0.41]</w:t>
            </w:r>
          </w:p>
        </w:tc>
        <w:tc>
          <w:tcPr>
            <w:tcW w:w="533" w:type="dxa"/>
          </w:tcPr>
          <w:p w14:paraId="7C161C9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5DEFF389" w14:textId="77777777" w:rsidTr="00CE6D6D">
        <w:tc>
          <w:tcPr>
            <w:tcW w:w="2093" w:type="dxa"/>
          </w:tcPr>
          <w:p w14:paraId="676F8D6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3D919E1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9 (2.12)</w:t>
            </w:r>
          </w:p>
        </w:tc>
        <w:tc>
          <w:tcPr>
            <w:tcW w:w="1275" w:type="dxa"/>
          </w:tcPr>
          <w:p w14:paraId="166A85C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39 (1.73)</w:t>
            </w:r>
          </w:p>
        </w:tc>
        <w:tc>
          <w:tcPr>
            <w:tcW w:w="837" w:type="dxa"/>
          </w:tcPr>
          <w:p w14:paraId="0F9A66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6</w:t>
            </w:r>
          </w:p>
        </w:tc>
        <w:tc>
          <w:tcPr>
            <w:tcW w:w="723" w:type="dxa"/>
          </w:tcPr>
          <w:p w14:paraId="315C16F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5.06</w:t>
            </w:r>
          </w:p>
        </w:tc>
        <w:tc>
          <w:tcPr>
            <w:tcW w:w="708" w:type="dxa"/>
          </w:tcPr>
          <w:p w14:paraId="34E9FE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795</w:t>
            </w:r>
          </w:p>
        </w:tc>
        <w:tc>
          <w:tcPr>
            <w:tcW w:w="1843" w:type="dxa"/>
          </w:tcPr>
          <w:p w14:paraId="0FCF05B5" w14:textId="7716100D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06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[-0.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, 0.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  <w:tc>
          <w:tcPr>
            <w:tcW w:w="533" w:type="dxa"/>
          </w:tcPr>
          <w:p w14:paraId="141AA9C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A57425C" w14:textId="77777777" w:rsidTr="00CE6D6D">
        <w:tc>
          <w:tcPr>
            <w:tcW w:w="2093" w:type="dxa"/>
          </w:tcPr>
          <w:p w14:paraId="595EAA1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1FB0B7C2" w14:textId="46F27EE9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6 (1.8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75" w:type="dxa"/>
          </w:tcPr>
          <w:p w14:paraId="598661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87 (1.95)</w:t>
            </w:r>
          </w:p>
        </w:tc>
        <w:tc>
          <w:tcPr>
            <w:tcW w:w="837" w:type="dxa"/>
          </w:tcPr>
          <w:p w14:paraId="134AAAB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7</w:t>
            </w:r>
          </w:p>
        </w:tc>
        <w:tc>
          <w:tcPr>
            <w:tcW w:w="723" w:type="dxa"/>
          </w:tcPr>
          <w:p w14:paraId="32838D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5.93</w:t>
            </w:r>
          </w:p>
        </w:tc>
        <w:tc>
          <w:tcPr>
            <w:tcW w:w="708" w:type="dxa"/>
          </w:tcPr>
          <w:p w14:paraId="7BD5D78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574</w:t>
            </w:r>
          </w:p>
        </w:tc>
        <w:tc>
          <w:tcPr>
            <w:tcW w:w="1843" w:type="dxa"/>
          </w:tcPr>
          <w:p w14:paraId="55BB429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4 [-0.34, 0.62]</w:t>
            </w:r>
          </w:p>
        </w:tc>
        <w:tc>
          <w:tcPr>
            <w:tcW w:w="533" w:type="dxa"/>
          </w:tcPr>
          <w:p w14:paraId="0BF5A8B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D35BB20" w14:textId="77777777" w:rsidTr="00CE6D6D">
        <w:tc>
          <w:tcPr>
            <w:tcW w:w="2093" w:type="dxa"/>
          </w:tcPr>
          <w:p w14:paraId="3099AC3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Switching</w:t>
            </w:r>
          </w:p>
        </w:tc>
        <w:tc>
          <w:tcPr>
            <w:tcW w:w="1276" w:type="dxa"/>
          </w:tcPr>
          <w:p w14:paraId="1271CB2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3 (2.06)</w:t>
            </w:r>
          </w:p>
        </w:tc>
        <w:tc>
          <w:tcPr>
            <w:tcW w:w="1275" w:type="dxa"/>
          </w:tcPr>
          <w:p w14:paraId="328B37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9 (1.92)</w:t>
            </w:r>
          </w:p>
        </w:tc>
        <w:tc>
          <w:tcPr>
            <w:tcW w:w="837" w:type="dxa"/>
          </w:tcPr>
          <w:p w14:paraId="21E14E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723" w:type="dxa"/>
          </w:tcPr>
          <w:p w14:paraId="5B8BE9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89</w:t>
            </w:r>
          </w:p>
        </w:tc>
        <w:tc>
          <w:tcPr>
            <w:tcW w:w="708" w:type="dxa"/>
          </w:tcPr>
          <w:p w14:paraId="217E055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865</w:t>
            </w:r>
          </w:p>
        </w:tc>
        <w:tc>
          <w:tcPr>
            <w:tcW w:w="1843" w:type="dxa"/>
          </w:tcPr>
          <w:p w14:paraId="7A9EF2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4 [-0.41, 0.49]</w:t>
            </w:r>
          </w:p>
        </w:tc>
        <w:tc>
          <w:tcPr>
            <w:tcW w:w="533" w:type="dxa"/>
          </w:tcPr>
          <w:p w14:paraId="3ED0D98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4158A579" w14:textId="77777777" w:rsidR="00CE6D6D" w:rsidRPr="00493363" w:rsidRDefault="00CE6D6D" w:rsidP="00CE6D6D">
      <w:pPr>
        <w:spacing w:line="240" w:lineRule="auto"/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</w:p>
    <w:p w14:paraId="00D0EDB3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6A3B9E3A" w14:textId="3C74E80F" w:rsidR="00CE6D6D" w:rsidRPr="00CE6D6D" w:rsidRDefault="00493363" w:rsidP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br w:type="page"/>
      </w:r>
      <w:r w:rsidR="00CE6D6D"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6</w:t>
      </w:r>
    </w:p>
    <w:p w14:paraId="0C320BBD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professional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683397B5" w14:textId="77777777" w:rsidTr="00CE6D6D">
        <w:tc>
          <w:tcPr>
            <w:tcW w:w="2093" w:type="dxa"/>
            <w:tcBorders>
              <w:bottom w:val="nil"/>
            </w:tcBorders>
          </w:tcPr>
          <w:p w14:paraId="76F9097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AED99E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fessional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8356A0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837" w:type="dxa"/>
            <w:tcBorders>
              <w:bottom w:val="nil"/>
            </w:tcBorders>
          </w:tcPr>
          <w:p w14:paraId="5430D90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710360A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29A092F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103381A0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230093D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03549BA6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1E4FF258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C10C98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B10E6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</w:tcPr>
          <w:p w14:paraId="4273833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647DC40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47D5FB5D" w14:textId="5F374C17" w:rsidR="00CE6D6D" w:rsidRPr="00CE6D6D" w:rsidRDefault="00034A45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7718E8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11A85F1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5360186D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5FE3DBC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374905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9D2E31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A5E3EF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6CA1AB1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112DA81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1F9725B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48DEA3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0DE4B7AA" w14:textId="77777777" w:rsidTr="00CE6D6D">
        <w:tc>
          <w:tcPr>
            <w:tcW w:w="2093" w:type="dxa"/>
          </w:tcPr>
          <w:p w14:paraId="2895E78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4" w:name="_Hlk170150037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19DF65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68 (0.50)</w:t>
            </w:r>
          </w:p>
        </w:tc>
        <w:tc>
          <w:tcPr>
            <w:tcW w:w="1275" w:type="dxa"/>
          </w:tcPr>
          <w:p w14:paraId="2A3B5DB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1.07)</w:t>
            </w:r>
          </w:p>
        </w:tc>
        <w:tc>
          <w:tcPr>
            <w:tcW w:w="837" w:type="dxa"/>
          </w:tcPr>
          <w:p w14:paraId="428690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5.45</w:t>
            </w:r>
          </w:p>
        </w:tc>
        <w:tc>
          <w:tcPr>
            <w:tcW w:w="723" w:type="dxa"/>
          </w:tcPr>
          <w:p w14:paraId="3F75288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1.63</w:t>
            </w:r>
          </w:p>
        </w:tc>
        <w:tc>
          <w:tcPr>
            <w:tcW w:w="708" w:type="dxa"/>
          </w:tcPr>
          <w:p w14:paraId="0C9FBA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6C662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30 [3.30, 5.28]</w:t>
            </w:r>
          </w:p>
        </w:tc>
        <w:tc>
          <w:tcPr>
            <w:tcW w:w="533" w:type="dxa"/>
          </w:tcPr>
          <w:p w14:paraId="63B7668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5AED39F" w14:textId="77777777" w:rsidTr="00CE6D6D">
        <w:tc>
          <w:tcPr>
            <w:tcW w:w="2093" w:type="dxa"/>
          </w:tcPr>
          <w:p w14:paraId="1A66A2D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 Engagement</w:t>
            </w:r>
          </w:p>
        </w:tc>
        <w:tc>
          <w:tcPr>
            <w:tcW w:w="1276" w:type="dxa"/>
          </w:tcPr>
          <w:p w14:paraId="6E81E0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4 (0.81)</w:t>
            </w:r>
          </w:p>
        </w:tc>
        <w:tc>
          <w:tcPr>
            <w:tcW w:w="1275" w:type="dxa"/>
          </w:tcPr>
          <w:p w14:paraId="079927D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95 (1.19)</w:t>
            </w:r>
          </w:p>
        </w:tc>
        <w:tc>
          <w:tcPr>
            <w:tcW w:w="837" w:type="dxa"/>
          </w:tcPr>
          <w:p w14:paraId="199AD64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.55</w:t>
            </w:r>
          </w:p>
        </w:tc>
        <w:tc>
          <w:tcPr>
            <w:tcW w:w="723" w:type="dxa"/>
          </w:tcPr>
          <w:p w14:paraId="641A18F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4.53</w:t>
            </w:r>
          </w:p>
        </w:tc>
        <w:tc>
          <w:tcPr>
            <w:tcW w:w="708" w:type="dxa"/>
          </w:tcPr>
          <w:p w14:paraId="583D5D2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52C7B3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3 [1.51, 2.73]</w:t>
            </w:r>
          </w:p>
        </w:tc>
        <w:tc>
          <w:tcPr>
            <w:tcW w:w="533" w:type="dxa"/>
          </w:tcPr>
          <w:p w14:paraId="567EB33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17BC73E2" w14:textId="77777777" w:rsidTr="00CE6D6D">
        <w:tc>
          <w:tcPr>
            <w:tcW w:w="2093" w:type="dxa"/>
          </w:tcPr>
          <w:p w14:paraId="2EF957E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2EADE3E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95 (0.56)</w:t>
            </w:r>
          </w:p>
        </w:tc>
        <w:tc>
          <w:tcPr>
            <w:tcW w:w="1275" w:type="dxa"/>
          </w:tcPr>
          <w:p w14:paraId="600DDEF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71 (0.68)</w:t>
            </w:r>
          </w:p>
        </w:tc>
        <w:tc>
          <w:tcPr>
            <w:tcW w:w="837" w:type="dxa"/>
          </w:tcPr>
          <w:p w14:paraId="0F2FFB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0.10</w:t>
            </w:r>
          </w:p>
        </w:tc>
        <w:tc>
          <w:tcPr>
            <w:tcW w:w="723" w:type="dxa"/>
          </w:tcPr>
          <w:p w14:paraId="3ED15A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1.67</w:t>
            </w:r>
          </w:p>
        </w:tc>
        <w:tc>
          <w:tcPr>
            <w:tcW w:w="708" w:type="dxa"/>
          </w:tcPr>
          <w:p w14:paraId="008FDF7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A7C72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.11 [5.85, 8.36]</w:t>
            </w:r>
          </w:p>
        </w:tc>
        <w:tc>
          <w:tcPr>
            <w:tcW w:w="533" w:type="dxa"/>
          </w:tcPr>
          <w:p w14:paraId="03315CA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7BA8DFBB" w14:textId="77777777" w:rsidTr="00CE6D6D">
        <w:tc>
          <w:tcPr>
            <w:tcW w:w="2093" w:type="dxa"/>
          </w:tcPr>
          <w:p w14:paraId="33B674F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79B10D7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88 (0.73)</w:t>
            </w:r>
          </w:p>
        </w:tc>
        <w:tc>
          <w:tcPr>
            <w:tcW w:w="1275" w:type="dxa"/>
          </w:tcPr>
          <w:p w14:paraId="185F64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5 (1.32)</w:t>
            </w:r>
          </w:p>
        </w:tc>
        <w:tc>
          <w:tcPr>
            <w:tcW w:w="837" w:type="dxa"/>
          </w:tcPr>
          <w:p w14:paraId="1EB227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.79</w:t>
            </w:r>
          </w:p>
        </w:tc>
        <w:tc>
          <w:tcPr>
            <w:tcW w:w="723" w:type="dxa"/>
          </w:tcPr>
          <w:p w14:paraId="33AD16B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6.87</w:t>
            </w:r>
          </w:p>
        </w:tc>
        <w:tc>
          <w:tcPr>
            <w:tcW w:w="708" w:type="dxa"/>
          </w:tcPr>
          <w:p w14:paraId="124E773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740BDB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00 [0.45, 1.55]</w:t>
            </w:r>
          </w:p>
        </w:tc>
        <w:tc>
          <w:tcPr>
            <w:tcW w:w="533" w:type="dxa"/>
          </w:tcPr>
          <w:p w14:paraId="39BBFB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60E3F65E" w14:textId="77777777" w:rsidTr="00CE6D6D">
        <w:tc>
          <w:tcPr>
            <w:tcW w:w="2093" w:type="dxa"/>
          </w:tcPr>
          <w:p w14:paraId="189BFB0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</w:p>
        </w:tc>
        <w:tc>
          <w:tcPr>
            <w:tcW w:w="1276" w:type="dxa"/>
          </w:tcPr>
          <w:p w14:paraId="32FAED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34 (0.83)</w:t>
            </w:r>
          </w:p>
        </w:tc>
        <w:tc>
          <w:tcPr>
            <w:tcW w:w="1275" w:type="dxa"/>
          </w:tcPr>
          <w:p w14:paraId="5F80AC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84 (1.26)</w:t>
            </w:r>
          </w:p>
        </w:tc>
        <w:tc>
          <w:tcPr>
            <w:tcW w:w="837" w:type="dxa"/>
          </w:tcPr>
          <w:p w14:paraId="667145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.3</w:t>
            </w:r>
          </w:p>
        </w:tc>
        <w:tc>
          <w:tcPr>
            <w:tcW w:w="723" w:type="dxa"/>
          </w:tcPr>
          <w:p w14:paraId="2273001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3.49</w:t>
            </w:r>
          </w:p>
        </w:tc>
        <w:tc>
          <w:tcPr>
            <w:tcW w:w="708" w:type="dxa"/>
          </w:tcPr>
          <w:p w14:paraId="30D7D35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2D482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59 [1.91, 3.25]</w:t>
            </w:r>
          </w:p>
        </w:tc>
        <w:tc>
          <w:tcPr>
            <w:tcW w:w="533" w:type="dxa"/>
          </w:tcPr>
          <w:p w14:paraId="0DA07CE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079BA54E" w14:textId="77777777" w:rsidTr="00CE6D6D">
        <w:tc>
          <w:tcPr>
            <w:tcW w:w="2093" w:type="dxa"/>
          </w:tcPr>
          <w:p w14:paraId="246F4F3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</w:p>
        </w:tc>
        <w:tc>
          <w:tcPr>
            <w:tcW w:w="1276" w:type="dxa"/>
          </w:tcPr>
          <w:p w14:paraId="5D3DB28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.31 (0.51)</w:t>
            </w:r>
          </w:p>
        </w:tc>
        <w:tc>
          <w:tcPr>
            <w:tcW w:w="1275" w:type="dxa"/>
          </w:tcPr>
          <w:p w14:paraId="22F62F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22 (1.49)</w:t>
            </w:r>
          </w:p>
        </w:tc>
        <w:tc>
          <w:tcPr>
            <w:tcW w:w="837" w:type="dxa"/>
          </w:tcPr>
          <w:p w14:paraId="59936C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.19</w:t>
            </w:r>
          </w:p>
        </w:tc>
        <w:tc>
          <w:tcPr>
            <w:tcW w:w="723" w:type="dxa"/>
          </w:tcPr>
          <w:p w14:paraId="07C13B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5.10</w:t>
            </w:r>
          </w:p>
        </w:tc>
        <w:tc>
          <w:tcPr>
            <w:tcW w:w="708" w:type="dxa"/>
          </w:tcPr>
          <w:p w14:paraId="1B0722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BCC386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4 [1.66, 3.20]</w:t>
            </w:r>
          </w:p>
        </w:tc>
        <w:tc>
          <w:tcPr>
            <w:tcW w:w="533" w:type="dxa"/>
          </w:tcPr>
          <w:p w14:paraId="649D74E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bookmarkEnd w:id="4"/>
    <w:p w14:paraId="11BEFEB5" w14:textId="6810A4DF" w:rsidR="00CE6D6D" w:rsidRPr="00493363" w:rsidRDefault="00CE6D6D" w:rsidP="00493363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4FAF0448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673E2511" w14:textId="0A0C0033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7</w:t>
      </w:r>
    </w:p>
    <w:p w14:paraId="5620E9AC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professionals vs. amateur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7E9A9A28" w14:textId="77777777" w:rsidTr="00CE6D6D">
        <w:tc>
          <w:tcPr>
            <w:tcW w:w="2093" w:type="dxa"/>
            <w:tcBorders>
              <w:bottom w:val="nil"/>
            </w:tcBorders>
          </w:tcPr>
          <w:p w14:paraId="47B145EC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6D451C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 xml:space="preserve">Pro-fessionals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A52912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5C97EFE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837" w:type="dxa"/>
            <w:tcBorders>
              <w:bottom w:val="nil"/>
            </w:tcBorders>
          </w:tcPr>
          <w:p w14:paraId="4BDBE74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4E4497F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38878EC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437DB8F8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492DD6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316E42AB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0C18F7D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4E941D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38F67D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</w:tcPr>
          <w:p w14:paraId="5F8F665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1B5508B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283C45C6" w14:textId="27C295D3" w:rsidR="00CE6D6D" w:rsidRPr="00CE6D6D" w:rsidRDefault="00034A45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2B4D88F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588CED0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39443A9A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E00702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1DADCA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44F1EA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4A5894E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435676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6710F3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1062CAC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39096A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6A206E1A" w14:textId="77777777" w:rsidTr="00CE6D6D">
        <w:tc>
          <w:tcPr>
            <w:tcW w:w="2093" w:type="dxa"/>
          </w:tcPr>
          <w:p w14:paraId="0988F47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6617873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68 (0.50)</w:t>
            </w:r>
          </w:p>
        </w:tc>
        <w:tc>
          <w:tcPr>
            <w:tcW w:w="1275" w:type="dxa"/>
          </w:tcPr>
          <w:p w14:paraId="2FAB513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76 (0.82)</w:t>
            </w:r>
          </w:p>
        </w:tc>
        <w:tc>
          <w:tcPr>
            <w:tcW w:w="837" w:type="dxa"/>
          </w:tcPr>
          <w:p w14:paraId="5A56F3E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.80</w:t>
            </w:r>
          </w:p>
        </w:tc>
        <w:tc>
          <w:tcPr>
            <w:tcW w:w="723" w:type="dxa"/>
          </w:tcPr>
          <w:p w14:paraId="54D7F81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16.1</w:t>
            </w:r>
          </w:p>
        </w:tc>
        <w:tc>
          <w:tcPr>
            <w:tcW w:w="708" w:type="dxa"/>
          </w:tcPr>
          <w:p w14:paraId="7C54E73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036FB8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45 [1.04, 1.85]</w:t>
            </w:r>
          </w:p>
        </w:tc>
        <w:tc>
          <w:tcPr>
            <w:tcW w:w="533" w:type="dxa"/>
          </w:tcPr>
          <w:p w14:paraId="385D30A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35029D49" w14:textId="77777777" w:rsidTr="00CE6D6D">
        <w:tc>
          <w:tcPr>
            <w:tcW w:w="2093" w:type="dxa"/>
          </w:tcPr>
          <w:p w14:paraId="792CC9D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 Engagement</w:t>
            </w:r>
          </w:p>
        </w:tc>
        <w:tc>
          <w:tcPr>
            <w:tcW w:w="1276" w:type="dxa"/>
          </w:tcPr>
          <w:p w14:paraId="46471FC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4 (0.81)</w:t>
            </w:r>
          </w:p>
        </w:tc>
        <w:tc>
          <w:tcPr>
            <w:tcW w:w="1275" w:type="dxa"/>
          </w:tcPr>
          <w:p w14:paraId="319A1E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02 (1.00)</w:t>
            </w:r>
          </w:p>
        </w:tc>
        <w:tc>
          <w:tcPr>
            <w:tcW w:w="837" w:type="dxa"/>
          </w:tcPr>
          <w:p w14:paraId="0086A59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54</w:t>
            </w:r>
          </w:p>
        </w:tc>
        <w:tc>
          <w:tcPr>
            <w:tcW w:w="723" w:type="dxa"/>
          </w:tcPr>
          <w:p w14:paraId="488B31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1.98</w:t>
            </w:r>
          </w:p>
        </w:tc>
        <w:tc>
          <w:tcPr>
            <w:tcW w:w="708" w:type="dxa"/>
          </w:tcPr>
          <w:p w14:paraId="1EF301F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B9EC2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16 [0.71, 1.59]</w:t>
            </w:r>
          </w:p>
        </w:tc>
        <w:tc>
          <w:tcPr>
            <w:tcW w:w="533" w:type="dxa"/>
          </w:tcPr>
          <w:p w14:paraId="448B748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01B29828" w14:textId="77777777" w:rsidTr="00CE6D6D">
        <w:tc>
          <w:tcPr>
            <w:tcW w:w="2093" w:type="dxa"/>
          </w:tcPr>
          <w:p w14:paraId="4058DA7A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2BC255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95 (0.56)</w:t>
            </w:r>
          </w:p>
        </w:tc>
        <w:tc>
          <w:tcPr>
            <w:tcW w:w="1275" w:type="dxa"/>
          </w:tcPr>
          <w:p w14:paraId="5962B7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66 (0.96)</w:t>
            </w:r>
          </w:p>
        </w:tc>
        <w:tc>
          <w:tcPr>
            <w:tcW w:w="837" w:type="dxa"/>
          </w:tcPr>
          <w:p w14:paraId="3B2EFF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.54</w:t>
            </w:r>
          </w:p>
        </w:tc>
        <w:tc>
          <w:tcPr>
            <w:tcW w:w="723" w:type="dxa"/>
          </w:tcPr>
          <w:p w14:paraId="1512CCD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18.5</w:t>
            </w:r>
          </w:p>
        </w:tc>
        <w:tc>
          <w:tcPr>
            <w:tcW w:w="708" w:type="dxa"/>
          </w:tcPr>
          <w:p w14:paraId="0D4A054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BB9BAE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75 [1.33, 2.17]</w:t>
            </w:r>
          </w:p>
        </w:tc>
        <w:tc>
          <w:tcPr>
            <w:tcW w:w="533" w:type="dxa"/>
          </w:tcPr>
          <w:p w14:paraId="4F4413A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72CA50CA" w14:textId="77777777" w:rsidTr="00CE6D6D">
        <w:tc>
          <w:tcPr>
            <w:tcW w:w="2093" w:type="dxa"/>
          </w:tcPr>
          <w:p w14:paraId="3B83E9A2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4EA6C10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88 (0.73)</w:t>
            </w:r>
          </w:p>
        </w:tc>
        <w:tc>
          <w:tcPr>
            <w:tcW w:w="1275" w:type="dxa"/>
          </w:tcPr>
          <w:p w14:paraId="6E48C7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5 (0.78)</w:t>
            </w:r>
          </w:p>
        </w:tc>
        <w:tc>
          <w:tcPr>
            <w:tcW w:w="837" w:type="dxa"/>
          </w:tcPr>
          <w:p w14:paraId="792D44E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29</w:t>
            </w:r>
          </w:p>
        </w:tc>
        <w:tc>
          <w:tcPr>
            <w:tcW w:w="723" w:type="dxa"/>
          </w:tcPr>
          <w:p w14:paraId="58B9F0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76</w:t>
            </w:r>
          </w:p>
        </w:tc>
        <w:tc>
          <w:tcPr>
            <w:tcW w:w="708" w:type="dxa"/>
          </w:tcPr>
          <w:p w14:paraId="703BB0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5</w:t>
            </w:r>
          </w:p>
        </w:tc>
        <w:tc>
          <w:tcPr>
            <w:tcW w:w="1843" w:type="dxa"/>
          </w:tcPr>
          <w:p w14:paraId="3CEABB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1 [0.06, 0.95]</w:t>
            </w:r>
          </w:p>
        </w:tc>
        <w:tc>
          <w:tcPr>
            <w:tcW w:w="533" w:type="dxa"/>
          </w:tcPr>
          <w:p w14:paraId="142BE3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493363" w14:paraId="73B02522" w14:textId="77777777" w:rsidTr="00CE6D6D">
        <w:tc>
          <w:tcPr>
            <w:tcW w:w="2093" w:type="dxa"/>
          </w:tcPr>
          <w:p w14:paraId="568A59A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</w:p>
        </w:tc>
        <w:tc>
          <w:tcPr>
            <w:tcW w:w="1276" w:type="dxa"/>
          </w:tcPr>
          <w:p w14:paraId="149D664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34 (0.83)</w:t>
            </w:r>
          </w:p>
        </w:tc>
        <w:tc>
          <w:tcPr>
            <w:tcW w:w="1275" w:type="dxa"/>
          </w:tcPr>
          <w:p w14:paraId="7568B39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59 (1.19)</w:t>
            </w:r>
          </w:p>
        </w:tc>
        <w:tc>
          <w:tcPr>
            <w:tcW w:w="837" w:type="dxa"/>
          </w:tcPr>
          <w:p w14:paraId="4CBF6C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08</w:t>
            </w:r>
          </w:p>
        </w:tc>
        <w:tc>
          <w:tcPr>
            <w:tcW w:w="723" w:type="dxa"/>
          </w:tcPr>
          <w:p w14:paraId="66AD465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5</w:t>
            </w:r>
          </w:p>
        </w:tc>
        <w:tc>
          <w:tcPr>
            <w:tcW w:w="708" w:type="dxa"/>
          </w:tcPr>
          <w:p w14:paraId="20712D1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0DA790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 [0.40, 1.19]</w:t>
            </w:r>
          </w:p>
        </w:tc>
        <w:tc>
          <w:tcPr>
            <w:tcW w:w="533" w:type="dxa"/>
          </w:tcPr>
          <w:p w14:paraId="486206E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47D7DF7" w14:textId="77777777" w:rsidTr="00CE6D6D">
        <w:tc>
          <w:tcPr>
            <w:tcW w:w="2093" w:type="dxa"/>
          </w:tcPr>
          <w:p w14:paraId="478D794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</w:p>
        </w:tc>
        <w:tc>
          <w:tcPr>
            <w:tcW w:w="1276" w:type="dxa"/>
          </w:tcPr>
          <w:p w14:paraId="19731A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.31 (0.51)</w:t>
            </w:r>
          </w:p>
        </w:tc>
        <w:tc>
          <w:tcPr>
            <w:tcW w:w="1275" w:type="dxa"/>
          </w:tcPr>
          <w:p w14:paraId="6FCB60D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75 (0.92)</w:t>
            </w:r>
          </w:p>
        </w:tc>
        <w:tc>
          <w:tcPr>
            <w:tcW w:w="837" w:type="dxa"/>
          </w:tcPr>
          <w:p w14:paraId="684EB32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42</w:t>
            </w:r>
          </w:p>
        </w:tc>
        <w:tc>
          <w:tcPr>
            <w:tcW w:w="723" w:type="dxa"/>
          </w:tcPr>
          <w:p w14:paraId="2E3BCF0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21.3</w:t>
            </w:r>
          </w:p>
        </w:tc>
        <w:tc>
          <w:tcPr>
            <w:tcW w:w="708" w:type="dxa"/>
          </w:tcPr>
          <w:p w14:paraId="47826D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1AAE54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 [0.43, 1.17]</w:t>
            </w:r>
          </w:p>
        </w:tc>
        <w:tc>
          <w:tcPr>
            <w:tcW w:w="533" w:type="dxa"/>
          </w:tcPr>
          <w:p w14:paraId="442B8441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22653AA2" w14:textId="46D5CCED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5AF3967D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20873072" w14:textId="36996847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8</w:t>
      </w:r>
    </w:p>
    <w:p w14:paraId="7D5A45D9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4417F815" w14:textId="77777777" w:rsidTr="00CE6D6D">
        <w:tc>
          <w:tcPr>
            <w:tcW w:w="2093" w:type="dxa"/>
          </w:tcPr>
          <w:p w14:paraId="0B369E21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95D1B0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13E38B0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B58719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837" w:type="dxa"/>
          </w:tcPr>
          <w:p w14:paraId="2B09971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29F6889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71E352B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38E8F6FF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5C58573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76EAE740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6695228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25B952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E74C9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3172CEF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1C7A594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1CBFF58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0B3BE64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3FD491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316E0644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2CB67CE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FE2B77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7A4E1E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3B7BA2C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111F8A4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02096A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E4EBD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6DB770C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0E635E89" w14:textId="77777777" w:rsidTr="00CE6D6D">
        <w:tc>
          <w:tcPr>
            <w:tcW w:w="2093" w:type="dxa"/>
          </w:tcPr>
          <w:p w14:paraId="64F32A4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5FAAD6B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76 (0.82)</w:t>
            </w:r>
          </w:p>
        </w:tc>
        <w:tc>
          <w:tcPr>
            <w:tcW w:w="1275" w:type="dxa"/>
          </w:tcPr>
          <w:p w14:paraId="37FCF9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1.07)</w:t>
            </w:r>
          </w:p>
        </w:tc>
        <w:tc>
          <w:tcPr>
            <w:tcW w:w="837" w:type="dxa"/>
          </w:tcPr>
          <w:p w14:paraId="7F0767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0.41</w:t>
            </w:r>
          </w:p>
        </w:tc>
        <w:tc>
          <w:tcPr>
            <w:tcW w:w="723" w:type="dxa"/>
          </w:tcPr>
          <w:p w14:paraId="5A258D11" w14:textId="1D5B39E8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6.7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708" w:type="dxa"/>
          </w:tcPr>
          <w:p w14:paraId="6DA1B98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057C05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76 [-3.48, -2.03]</w:t>
            </w:r>
          </w:p>
        </w:tc>
        <w:tc>
          <w:tcPr>
            <w:tcW w:w="533" w:type="dxa"/>
          </w:tcPr>
          <w:p w14:paraId="717AC84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11F9641" w14:textId="77777777" w:rsidTr="00CE6D6D">
        <w:tc>
          <w:tcPr>
            <w:tcW w:w="2093" w:type="dxa"/>
          </w:tcPr>
          <w:p w14:paraId="152E6D8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 Engagement</w:t>
            </w:r>
          </w:p>
        </w:tc>
        <w:tc>
          <w:tcPr>
            <w:tcW w:w="1276" w:type="dxa"/>
          </w:tcPr>
          <w:p w14:paraId="312CEA5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02 (1.00)</w:t>
            </w:r>
          </w:p>
        </w:tc>
        <w:tc>
          <w:tcPr>
            <w:tcW w:w="1275" w:type="dxa"/>
          </w:tcPr>
          <w:p w14:paraId="2327406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95 (1.19)</w:t>
            </w:r>
          </w:p>
        </w:tc>
        <w:tc>
          <w:tcPr>
            <w:tcW w:w="837" w:type="dxa"/>
          </w:tcPr>
          <w:p w14:paraId="33DEBB1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4.81</w:t>
            </w:r>
          </w:p>
        </w:tc>
        <w:tc>
          <w:tcPr>
            <w:tcW w:w="723" w:type="dxa"/>
          </w:tcPr>
          <w:p w14:paraId="02BC04A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0.26</w:t>
            </w:r>
          </w:p>
        </w:tc>
        <w:tc>
          <w:tcPr>
            <w:tcW w:w="708" w:type="dxa"/>
          </w:tcPr>
          <w:p w14:paraId="020B1CF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F63D0B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24 [-1.79, -0.68]</w:t>
            </w:r>
          </w:p>
        </w:tc>
        <w:tc>
          <w:tcPr>
            <w:tcW w:w="533" w:type="dxa"/>
          </w:tcPr>
          <w:p w14:paraId="334B76F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3F2DD636" w14:textId="77777777" w:rsidTr="00CE6D6D">
        <w:tc>
          <w:tcPr>
            <w:tcW w:w="2093" w:type="dxa"/>
          </w:tcPr>
          <w:p w14:paraId="63D4221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5C2D9EF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66 (0.96)</w:t>
            </w:r>
          </w:p>
        </w:tc>
        <w:tc>
          <w:tcPr>
            <w:tcW w:w="1275" w:type="dxa"/>
          </w:tcPr>
          <w:p w14:paraId="5D37F0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71 (0.68)</w:t>
            </w:r>
          </w:p>
        </w:tc>
        <w:tc>
          <w:tcPr>
            <w:tcW w:w="837" w:type="dxa"/>
          </w:tcPr>
          <w:p w14:paraId="4611392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9.67</w:t>
            </w:r>
          </w:p>
        </w:tc>
        <w:tc>
          <w:tcPr>
            <w:tcW w:w="723" w:type="dxa"/>
          </w:tcPr>
          <w:p w14:paraId="1DC9AB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7.53</w:t>
            </w:r>
          </w:p>
        </w:tc>
        <w:tc>
          <w:tcPr>
            <w:tcW w:w="708" w:type="dxa"/>
          </w:tcPr>
          <w:p w14:paraId="5CCF2C9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12EE3AA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98 [-4.66, -3.29]</w:t>
            </w:r>
          </w:p>
        </w:tc>
        <w:tc>
          <w:tcPr>
            <w:tcW w:w="533" w:type="dxa"/>
          </w:tcPr>
          <w:p w14:paraId="584DE3E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466335BA" w14:textId="77777777" w:rsidTr="00CE6D6D">
        <w:tc>
          <w:tcPr>
            <w:tcW w:w="2093" w:type="dxa"/>
          </w:tcPr>
          <w:p w14:paraId="5C7FAAA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28C2F57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5 (0.78)</w:t>
            </w:r>
          </w:p>
        </w:tc>
        <w:tc>
          <w:tcPr>
            <w:tcW w:w="1275" w:type="dxa"/>
          </w:tcPr>
          <w:p w14:paraId="5A4F37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5 (1.32)</w:t>
            </w:r>
          </w:p>
        </w:tc>
        <w:tc>
          <w:tcPr>
            <w:tcW w:w="837" w:type="dxa"/>
          </w:tcPr>
          <w:p w14:paraId="2C1A03E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59</w:t>
            </w:r>
          </w:p>
        </w:tc>
        <w:tc>
          <w:tcPr>
            <w:tcW w:w="723" w:type="dxa"/>
          </w:tcPr>
          <w:p w14:paraId="7D14C89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8.55</w:t>
            </w:r>
          </w:p>
        </w:tc>
        <w:tc>
          <w:tcPr>
            <w:tcW w:w="708" w:type="dxa"/>
          </w:tcPr>
          <w:p w14:paraId="2160965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3</w:t>
            </w:r>
          </w:p>
        </w:tc>
        <w:tc>
          <w:tcPr>
            <w:tcW w:w="1843" w:type="dxa"/>
          </w:tcPr>
          <w:p w14:paraId="117330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74 [-1.32, -0.16]</w:t>
            </w:r>
          </w:p>
        </w:tc>
        <w:tc>
          <w:tcPr>
            <w:tcW w:w="533" w:type="dxa"/>
          </w:tcPr>
          <w:p w14:paraId="0B2931A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52525573" w14:textId="77777777" w:rsidTr="00CE6D6D">
        <w:tc>
          <w:tcPr>
            <w:tcW w:w="2093" w:type="dxa"/>
          </w:tcPr>
          <w:p w14:paraId="6710FAC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</w:p>
        </w:tc>
        <w:tc>
          <w:tcPr>
            <w:tcW w:w="1276" w:type="dxa"/>
          </w:tcPr>
          <w:p w14:paraId="1171BF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59 (1.19)</w:t>
            </w:r>
          </w:p>
        </w:tc>
        <w:tc>
          <w:tcPr>
            <w:tcW w:w="1275" w:type="dxa"/>
          </w:tcPr>
          <w:p w14:paraId="53BFBF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84 (1.26)</w:t>
            </w:r>
          </w:p>
        </w:tc>
        <w:tc>
          <w:tcPr>
            <w:tcW w:w="837" w:type="dxa"/>
          </w:tcPr>
          <w:p w14:paraId="7E2CB8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7.30</w:t>
            </w:r>
          </w:p>
        </w:tc>
        <w:tc>
          <w:tcPr>
            <w:tcW w:w="723" w:type="dxa"/>
          </w:tcPr>
          <w:p w14:paraId="14B532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6.78</w:t>
            </w:r>
          </w:p>
        </w:tc>
        <w:tc>
          <w:tcPr>
            <w:tcW w:w="708" w:type="dxa"/>
          </w:tcPr>
          <w:p w14:paraId="065632B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3E58D46" w14:textId="769B3F8E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79 [-2.35, -1.2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  <w:tc>
          <w:tcPr>
            <w:tcW w:w="533" w:type="dxa"/>
          </w:tcPr>
          <w:p w14:paraId="08697FA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2E480DD" w14:textId="77777777" w:rsidTr="00CE6D6D">
        <w:tc>
          <w:tcPr>
            <w:tcW w:w="2093" w:type="dxa"/>
          </w:tcPr>
          <w:p w14:paraId="3BA4F05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</w:p>
        </w:tc>
        <w:tc>
          <w:tcPr>
            <w:tcW w:w="1276" w:type="dxa"/>
          </w:tcPr>
          <w:p w14:paraId="41A467E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75 (0.92)</w:t>
            </w:r>
          </w:p>
        </w:tc>
        <w:tc>
          <w:tcPr>
            <w:tcW w:w="1275" w:type="dxa"/>
          </w:tcPr>
          <w:p w14:paraId="5B34161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22 (1.49)</w:t>
            </w:r>
          </w:p>
        </w:tc>
        <w:tc>
          <w:tcPr>
            <w:tcW w:w="837" w:type="dxa"/>
          </w:tcPr>
          <w:p w14:paraId="78412BA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5.85</w:t>
            </w:r>
          </w:p>
        </w:tc>
        <w:tc>
          <w:tcPr>
            <w:tcW w:w="723" w:type="dxa"/>
          </w:tcPr>
          <w:p w14:paraId="77348C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9.64</w:t>
            </w:r>
          </w:p>
        </w:tc>
        <w:tc>
          <w:tcPr>
            <w:tcW w:w="708" w:type="dxa"/>
          </w:tcPr>
          <w:p w14:paraId="3606593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C9950A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66 [-2.30, -1.01]</w:t>
            </w:r>
          </w:p>
        </w:tc>
        <w:tc>
          <w:tcPr>
            <w:tcW w:w="533" w:type="dxa"/>
          </w:tcPr>
          <w:p w14:paraId="10B7B69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678E3B70" w14:textId="77777777" w:rsidR="00493363" w:rsidRPr="00493363" w:rsidRDefault="00CE6D6D" w:rsidP="00CE6D6D">
      <w:pPr>
        <w:rPr>
          <w:rFonts w:ascii="Times New Roman" w:hAnsi="Times New Roman" w:cs="Times New Roman"/>
          <w:b/>
          <w:bCs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  <w:r w:rsidRPr="00493363">
        <w:rPr>
          <w:rFonts w:ascii="Times New Roman" w:hAnsi="Times New Roman" w:cs="Times New Roman"/>
          <w:b/>
          <w:bCs/>
          <w:i/>
          <w:lang w:val="en-US"/>
        </w:rPr>
        <w:t xml:space="preserve"> </w:t>
      </w:r>
    </w:p>
    <w:p w14:paraId="64C0A95C" w14:textId="77777777" w:rsidR="00493363" w:rsidRDefault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br w:type="page"/>
      </w:r>
    </w:p>
    <w:p w14:paraId="7FB3DB1E" w14:textId="24D587CA" w:rsidR="00CE6D6D" w:rsidRPr="00CE6D6D" w:rsidRDefault="00CE6D6D" w:rsidP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9</w:t>
      </w:r>
    </w:p>
    <w:p w14:paraId="31E9FC45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ROMS post-hoc tests for professional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40697406" w14:textId="77777777" w:rsidTr="00CE6D6D">
        <w:tc>
          <w:tcPr>
            <w:tcW w:w="2093" w:type="dxa"/>
            <w:tcBorders>
              <w:bottom w:val="nil"/>
            </w:tcBorders>
          </w:tcPr>
          <w:p w14:paraId="787FABF8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4F53F2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 xml:space="preserve">Pro-fessionals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F85ABB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695" w:type="dxa"/>
            <w:tcBorders>
              <w:bottom w:val="nil"/>
            </w:tcBorders>
          </w:tcPr>
          <w:p w14:paraId="261A5E4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5CA0BEB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1DC126E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15FF57FF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7FDF9B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0C058CB5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2894CE97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FC64A7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523F91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7016FDC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3D12BE1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1314646F" w14:textId="4B179E90" w:rsidR="00CE6D6D" w:rsidRPr="00CE6D6D" w:rsidRDefault="00034A45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105DC08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77AEE7F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1ECDA3FC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4BF3A20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C9C52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7423E4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1FFF9C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2C1309E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7170831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0461F9D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3DB9DFD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3EF5699" w14:textId="77777777" w:rsidTr="00CE6D6D">
        <w:tc>
          <w:tcPr>
            <w:tcW w:w="2093" w:type="dxa"/>
          </w:tcPr>
          <w:p w14:paraId="5218C2B4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AF24A2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6)</w:t>
            </w:r>
          </w:p>
        </w:tc>
        <w:tc>
          <w:tcPr>
            <w:tcW w:w="1417" w:type="dxa"/>
          </w:tcPr>
          <w:p w14:paraId="5C13C7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8 (0.06)</w:t>
            </w:r>
          </w:p>
        </w:tc>
        <w:tc>
          <w:tcPr>
            <w:tcW w:w="695" w:type="dxa"/>
          </w:tcPr>
          <w:p w14:paraId="7DD5C9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.25</w:t>
            </w:r>
          </w:p>
        </w:tc>
        <w:tc>
          <w:tcPr>
            <w:tcW w:w="723" w:type="dxa"/>
          </w:tcPr>
          <w:p w14:paraId="0DA6FD7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77</w:t>
            </w:r>
          </w:p>
        </w:tc>
        <w:tc>
          <w:tcPr>
            <w:tcW w:w="708" w:type="dxa"/>
          </w:tcPr>
          <w:p w14:paraId="5A559AD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120F1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1.43 [0.93, 1.94] </w:t>
            </w:r>
          </w:p>
        </w:tc>
        <w:tc>
          <w:tcPr>
            <w:tcW w:w="533" w:type="dxa"/>
          </w:tcPr>
          <w:p w14:paraId="07D72692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4FD14FD9" w14:textId="77777777" w:rsidTr="00CE6D6D">
        <w:tc>
          <w:tcPr>
            <w:tcW w:w="2093" w:type="dxa"/>
          </w:tcPr>
          <w:p w14:paraId="6FDA282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1F4495E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3 (0.08)</w:t>
            </w:r>
          </w:p>
        </w:tc>
        <w:tc>
          <w:tcPr>
            <w:tcW w:w="1417" w:type="dxa"/>
          </w:tcPr>
          <w:p w14:paraId="2537781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7 (0.08)</w:t>
            </w:r>
          </w:p>
        </w:tc>
        <w:tc>
          <w:tcPr>
            <w:tcW w:w="695" w:type="dxa"/>
          </w:tcPr>
          <w:p w14:paraId="5C06D4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.42</w:t>
            </w:r>
          </w:p>
        </w:tc>
        <w:tc>
          <w:tcPr>
            <w:tcW w:w="723" w:type="dxa"/>
          </w:tcPr>
          <w:p w14:paraId="0D145E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95</w:t>
            </w:r>
          </w:p>
        </w:tc>
        <w:tc>
          <w:tcPr>
            <w:tcW w:w="708" w:type="dxa"/>
          </w:tcPr>
          <w:p w14:paraId="61882EF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07F463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6 [1.59, 2.72]</w:t>
            </w:r>
          </w:p>
        </w:tc>
        <w:tc>
          <w:tcPr>
            <w:tcW w:w="533" w:type="dxa"/>
          </w:tcPr>
          <w:p w14:paraId="6DB4E56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CBDE77C" w14:textId="77777777" w:rsidTr="00CE6D6D">
        <w:tc>
          <w:tcPr>
            <w:tcW w:w="2093" w:type="dxa"/>
          </w:tcPr>
          <w:p w14:paraId="2BF110EC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5A23067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2 (0.08)</w:t>
            </w:r>
          </w:p>
        </w:tc>
        <w:tc>
          <w:tcPr>
            <w:tcW w:w="1417" w:type="dxa"/>
          </w:tcPr>
          <w:p w14:paraId="0CBB460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6 (0.09)</w:t>
            </w:r>
          </w:p>
        </w:tc>
        <w:tc>
          <w:tcPr>
            <w:tcW w:w="695" w:type="dxa"/>
          </w:tcPr>
          <w:p w14:paraId="0779D1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99</w:t>
            </w:r>
          </w:p>
        </w:tc>
        <w:tc>
          <w:tcPr>
            <w:tcW w:w="723" w:type="dxa"/>
          </w:tcPr>
          <w:p w14:paraId="677786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3.64</w:t>
            </w:r>
          </w:p>
        </w:tc>
        <w:tc>
          <w:tcPr>
            <w:tcW w:w="708" w:type="dxa"/>
          </w:tcPr>
          <w:p w14:paraId="6F6D04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4</w:t>
            </w:r>
          </w:p>
        </w:tc>
        <w:tc>
          <w:tcPr>
            <w:tcW w:w="1843" w:type="dxa"/>
          </w:tcPr>
          <w:p w14:paraId="4446007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70 [0.22, 1.16]</w:t>
            </w:r>
          </w:p>
        </w:tc>
        <w:tc>
          <w:tcPr>
            <w:tcW w:w="533" w:type="dxa"/>
          </w:tcPr>
          <w:p w14:paraId="4C8DF35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CE6D6D" w14:paraId="245D9ECD" w14:textId="77777777" w:rsidTr="00CE6D6D">
        <w:tc>
          <w:tcPr>
            <w:tcW w:w="2093" w:type="dxa"/>
          </w:tcPr>
          <w:p w14:paraId="1C6682C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23B4A4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3 (0.08)</w:t>
            </w:r>
          </w:p>
        </w:tc>
        <w:tc>
          <w:tcPr>
            <w:tcW w:w="1417" w:type="dxa"/>
          </w:tcPr>
          <w:p w14:paraId="641B6F4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8)</w:t>
            </w:r>
          </w:p>
        </w:tc>
        <w:tc>
          <w:tcPr>
            <w:tcW w:w="695" w:type="dxa"/>
          </w:tcPr>
          <w:p w14:paraId="0B88CDA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.52</w:t>
            </w:r>
          </w:p>
        </w:tc>
        <w:tc>
          <w:tcPr>
            <w:tcW w:w="723" w:type="dxa"/>
          </w:tcPr>
          <w:p w14:paraId="1A45ADB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96</w:t>
            </w:r>
          </w:p>
        </w:tc>
        <w:tc>
          <w:tcPr>
            <w:tcW w:w="708" w:type="dxa"/>
          </w:tcPr>
          <w:p w14:paraId="7E256A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C7156A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1 [0.34, 1.27]</w:t>
            </w:r>
          </w:p>
        </w:tc>
        <w:tc>
          <w:tcPr>
            <w:tcW w:w="533" w:type="dxa"/>
          </w:tcPr>
          <w:p w14:paraId="23162A3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36A1E1C2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7B5EADA8" w14:textId="77777777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7A391298" w14:textId="0C7C3BE1" w:rsidR="00CE6D6D" w:rsidRPr="005D3A47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5D3A47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2644D0">
        <w:rPr>
          <w:rFonts w:ascii="Times New Roman" w:hAnsi="Times New Roman" w:cs="Times New Roman"/>
          <w:b/>
          <w:bCs/>
          <w:lang w:val="en-US"/>
        </w:rPr>
        <w:t>S</w:t>
      </w:r>
      <w:r w:rsidR="00C15112">
        <w:rPr>
          <w:rFonts w:ascii="Times New Roman" w:hAnsi="Times New Roman" w:cs="Times New Roman"/>
          <w:b/>
          <w:bCs/>
          <w:lang w:val="en-US"/>
        </w:rPr>
        <w:t>20</w:t>
      </w:r>
    </w:p>
    <w:p w14:paraId="7A8B4820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 xml:space="preserve">PROMS post-hoc tests for professionals vs. amateurs 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298AC9A6" w14:textId="77777777" w:rsidTr="00CE6D6D">
        <w:tc>
          <w:tcPr>
            <w:tcW w:w="2093" w:type="dxa"/>
            <w:tcBorders>
              <w:bottom w:val="nil"/>
            </w:tcBorders>
          </w:tcPr>
          <w:p w14:paraId="4C5AFE04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9CFCC2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fessional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3D8A35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78FEA43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695" w:type="dxa"/>
            <w:tcBorders>
              <w:bottom w:val="nil"/>
            </w:tcBorders>
          </w:tcPr>
          <w:p w14:paraId="5BEE652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63ABC2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4F616FD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680D377E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5E16BE2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22C555DA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4C669E1A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7CC192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BED882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328CB5E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5B2B3D2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24D6D48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60A3BEB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04D9635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76F3157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077B641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3BB7C4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A9C8DC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12F81C8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536A5B7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2433B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858CB1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6174C32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B3D5050" w14:textId="77777777" w:rsidTr="00CE6D6D">
        <w:tc>
          <w:tcPr>
            <w:tcW w:w="2093" w:type="dxa"/>
          </w:tcPr>
          <w:p w14:paraId="5FC4BAB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93BA5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6)</w:t>
            </w:r>
          </w:p>
        </w:tc>
        <w:tc>
          <w:tcPr>
            <w:tcW w:w="1417" w:type="dxa"/>
          </w:tcPr>
          <w:p w14:paraId="2043EB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4 (0.07)</w:t>
            </w:r>
          </w:p>
        </w:tc>
        <w:tc>
          <w:tcPr>
            <w:tcW w:w="695" w:type="dxa"/>
          </w:tcPr>
          <w:p w14:paraId="68AAA9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57</w:t>
            </w:r>
          </w:p>
        </w:tc>
        <w:tc>
          <w:tcPr>
            <w:tcW w:w="723" w:type="dxa"/>
          </w:tcPr>
          <w:p w14:paraId="76397B5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7.32</w:t>
            </w:r>
          </w:p>
        </w:tc>
        <w:tc>
          <w:tcPr>
            <w:tcW w:w="708" w:type="dxa"/>
          </w:tcPr>
          <w:p w14:paraId="163CD4B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2</w:t>
            </w:r>
          </w:p>
        </w:tc>
        <w:tc>
          <w:tcPr>
            <w:tcW w:w="1843" w:type="dxa"/>
          </w:tcPr>
          <w:p w14:paraId="36B9B8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5 [0.12, 0.98]</w:t>
            </w:r>
          </w:p>
        </w:tc>
        <w:tc>
          <w:tcPr>
            <w:tcW w:w="533" w:type="dxa"/>
          </w:tcPr>
          <w:p w14:paraId="0DEC3F1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67291A38" w14:textId="77777777" w:rsidTr="00CE6D6D">
        <w:tc>
          <w:tcPr>
            <w:tcW w:w="2093" w:type="dxa"/>
          </w:tcPr>
          <w:p w14:paraId="3A3EE9A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1A9758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3 (0.08)</w:t>
            </w:r>
          </w:p>
        </w:tc>
        <w:tc>
          <w:tcPr>
            <w:tcW w:w="1417" w:type="dxa"/>
          </w:tcPr>
          <w:p w14:paraId="3B36B13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6 (0.10)</w:t>
            </w:r>
          </w:p>
        </w:tc>
        <w:tc>
          <w:tcPr>
            <w:tcW w:w="695" w:type="dxa"/>
          </w:tcPr>
          <w:p w14:paraId="3C38CD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42</w:t>
            </w:r>
          </w:p>
        </w:tc>
        <w:tc>
          <w:tcPr>
            <w:tcW w:w="723" w:type="dxa"/>
          </w:tcPr>
          <w:p w14:paraId="6A34E2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5.24</w:t>
            </w:r>
          </w:p>
        </w:tc>
        <w:tc>
          <w:tcPr>
            <w:tcW w:w="708" w:type="dxa"/>
          </w:tcPr>
          <w:p w14:paraId="09F3086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B960A8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91 [0.48, 1.33]</w:t>
            </w:r>
          </w:p>
        </w:tc>
        <w:tc>
          <w:tcPr>
            <w:tcW w:w="533" w:type="dxa"/>
          </w:tcPr>
          <w:p w14:paraId="561E6582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32A3B729" w14:textId="77777777" w:rsidTr="00CE6D6D">
        <w:tc>
          <w:tcPr>
            <w:tcW w:w="2093" w:type="dxa"/>
          </w:tcPr>
          <w:p w14:paraId="2EDFC90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5A3121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2 (0.08)</w:t>
            </w:r>
          </w:p>
        </w:tc>
        <w:tc>
          <w:tcPr>
            <w:tcW w:w="1417" w:type="dxa"/>
          </w:tcPr>
          <w:p w14:paraId="29EAE87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9 (0.08)</w:t>
            </w:r>
          </w:p>
        </w:tc>
        <w:tc>
          <w:tcPr>
            <w:tcW w:w="695" w:type="dxa"/>
          </w:tcPr>
          <w:p w14:paraId="33E567D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72</w:t>
            </w:r>
          </w:p>
        </w:tc>
        <w:tc>
          <w:tcPr>
            <w:tcW w:w="723" w:type="dxa"/>
          </w:tcPr>
          <w:p w14:paraId="02CD5C9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69</w:t>
            </w:r>
          </w:p>
        </w:tc>
        <w:tc>
          <w:tcPr>
            <w:tcW w:w="708" w:type="dxa"/>
          </w:tcPr>
          <w:p w14:paraId="1B65597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90</w:t>
            </w:r>
          </w:p>
        </w:tc>
        <w:tc>
          <w:tcPr>
            <w:tcW w:w="1843" w:type="dxa"/>
          </w:tcPr>
          <w:p w14:paraId="1A25A01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40 [-0.06, 0.85]</w:t>
            </w:r>
          </w:p>
        </w:tc>
        <w:tc>
          <w:tcPr>
            <w:tcW w:w="533" w:type="dxa"/>
          </w:tcPr>
          <w:p w14:paraId="307C7BB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036D9111" w14:textId="77777777" w:rsidTr="00CE6D6D">
        <w:tc>
          <w:tcPr>
            <w:tcW w:w="2093" w:type="dxa"/>
          </w:tcPr>
          <w:p w14:paraId="4DB66DE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6AA2C7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3 (0.08)</w:t>
            </w:r>
          </w:p>
        </w:tc>
        <w:tc>
          <w:tcPr>
            <w:tcW w:w="1417" w:type="dxa"/>
          </w:tcPr>
          <w:p w14:paraId="01C892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2 (0.09)</w:t>
            </w:r>
          </w:p>
        </w:tc>
        <w:tc>
          <w:tcPr>
            <w:tcW w:w="695" w:type="dxa"/>
          </w:tcPr>
          <w:p w14:paraId="06B2FC3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</w:t>
            </w:r>
          </w:p>
        </w:tc>
        <w:tc>
          <w:tcPr>
            <w:tcW w:w="723" w:type="dxa"/>
          </w:tcPr>
          <w:p w14:paraId="1B8368E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4.27</w:t>
            </w:r>
          </w:p>
        </w:tc>
        <w:tc>
          <w:tcPr>
            <w:tcW w:w="708" w:type="dxa"/>
          </w:tcPr>
          <w:p w14:paraId="1B5B83D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425</w:t>
            </w:r>
          </w:p>
        </w:tc>
        <w:tc>
          <w:tcPr>
            <w:tcW w:w="1843" w:type="dxa"/>
          </w:tcPr>
          <w:p w14:paraId="20DD2F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7 [-0.25, 0.60]</w:t>
            </w:r>
          </w:p>
        </w:tc>
        <w:tc>
          <w:tcPr>
            <w:tcW w:w="533" w:type="dxa"/>
          </w:tcPr>
          <w:p w14:paraId="6074FF2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1D62E7C9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7662BCBE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44EFC41A" w14:textId="085F9D89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2644D0">
        <w:rPr>
          <w:rFonts w:ascii="Times New Roman" w:hAnsi="Times New Roman" w:cs="Times New Roman"/>
          <w:b/>
          <w:bCs/>
          <w:lang w:val="en-US"/>
        </w:rPr>
        <w:t>S</w:t>
      </w:r>
      <w:r w:rsidR="00C15112">
        <w:rPr>
          <w:rFonts w:ascii="Times New Roman" w:hAnsi="Times New Roman" w:cs="Times New Roman"/>
          <w:b/>
          <w:bCs/>
          <w:lang w:val="en-US"/>
        </w:rPr>
        <w:t>21</w:t>
      </w:r>
    </w:p>
    <w:p w14:paraId="3D42F5AF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ROMS post-hoc tests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14824B31" w14:textId="77777777" w:rsidTr="00CE6D6D">
        <w:tc>
          <w:tcPr>
            <w:tcW w:w="2093" w:type="dxa"/>
            <w:tcBorders>
              <w:bottom w:val="nil"/>
            </w:tcBorders>
          </w:tcPr>
          <w:p w14:paraId="4CD8050D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646B2B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31420A8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D9A381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695" w:type="dxa"/>
            <w:tcBorders>
              <w:bottom w:val="nil"/>
            </w:tcBorders>
          </w:tcPr>
          <w:p w14:paraId="3067289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008D1F5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40F746E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696916DD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7F9F11F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2CDBFD8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658B4B79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BDB556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867E7E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65372A3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105BF99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33820B3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1EF5FBA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5DC3FD0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3D6B2CB7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A4588F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8A3B70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0BB279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58F33A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0616C5C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2AEB9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3FE7D1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512CDB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066695D1" w14:textId="77777777" w:rsidTr="00CE6D6D">
        <w:tc>
          <w:tcPr>
            <w:tcW w:w="2093" w:type="dxa"/>
          </w:tcPr>
          <w:p w14:paraId="539F41A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FA636A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4 (0.07)</w:t>
            </w:r>
          </w:p>
        </w:tc>
        <w:tc>
          <w:tcPr>
            <w:tcW w:w="1417" w:type="dxa"/>
          </w:tcPr>
          <w:p w14:paraId="468A703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8 (0.06)</w:t>
            </w:r>
          </w:p>
        </w:tc>
        <w:tc>
          <w:tcPr>
            <w:tcW w:w="695" w:type="dxa"/>
          </w:tcPr>
          <w:p w14:paraId="4800C5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4.39</w:t>
            </w:r>
          </w:p>
        </w:tc>
        <w:tc>
          <w:tcPr>
            <w:tcW w:w="723" w:type="dxa"/>
          </w:tcPr>
          <w:p w14:paraId="60A0DF5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1.21</w:t>
            </w:r>
          </w:p>
        </w:tc>
        <w:tc>
          <w:tcPr>
            <w:tcW w:w="708" w:type="dxa"/>
          </w:tcPr>
          <w:p w14:paraId="16A438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52260D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97 [-1.43, -0.51]</w:t>
            </w:r>
          </w:p>
        </w:tc>
        <w:tc>
          <w:tcPr>
            <w:tcW w:w="533" w:type="dxa"/>
          </w:tcPr>
          <w:p w14:paraId="02EAD7D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D562976" w14:textId="77777777" w:rsidTr="00CE6D6D">
        <w:tc>
          <w:tcPr>
            <w:tcW w:w="2093" w:type="dxa"/>
          </w:tcPr>
          <w:p w14:paraId="288E367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72CB4A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6 (0.10)</w:t>
            </w:r>
          </w:p>
        </w:tc>
        <w:tc>
          <w:tcPr>
            <w:tcW w:w="1417" w:type="dxa"/>
          </w:tcPr>
          <w:p w14:paraId="7BF25FA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7 (0.08)</w:t>
            </w:r>
          </w:p>
        </w:tc>
        <w:tc>
          <w:tcPr>
            <w:tcW w:w="695" w:type="dxa"/>
          </w:tcPr>
          <w:p w14:paraId="1C4D0A4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5.65</w:t>
            </w:r>
          </w:p>
        </w:tc>
        <w:tc>
          <w:tcPr>
            <w:tcW w:w="723" w:type="dxa"/>
          </w:tcPr>
          <w:p w14:paraId="5290E41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1.34</w:t>
            </w:r>
          </w:p>
        </w:tc>
        <w:tc>
          <w:tcPr>
            <w:tcW w:w="708" w:type="dxa"/>
          </w:tcPr>
          <w:p w14:paraId="1B8B486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9668A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-1.18 [-1.62, -0.74] </w:t>
            </w:r>
          </w:p>
        </w:tc>
        <w:tc>
          <w:tcPr>
            <w:tcW w:w="533" w:type="dxa"/>
          </w:tcPr>
          <w:p w14:paraId="7DD7DD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4778EEFC" w14:textId="77777777" w:rsidTr="00CE6D6D">
        <w:tc>
          <w:tcPr>
            <w:tcW w:w="2093" w:type="dxa"/>
          </w:tcPr>
          <w:p w14:paraId="4D817AB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7B4EB3E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9 (0.08)</w:t>
            </w:r>
          </w:p>
        </w:tc>
        <w:tc>
          <w:tcPr>
            <w:tcW w:w="1417" w:type="dxa"/>
          </w:tcPr>
          <w:p w14:paraId="155949F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6 (0.09)</w:t>
            </w:r>
          </w:p>
        </w:tc>
        <w:tc>
          <w:tcPr>
            <w:tcW w:w="695" w:type="dxa"/>
          </w:tcPr>
          <w:p w14:paraId="1D774B7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88</w:t>
            </w:r>
          </w:p>
        </w:tc>
        <w:tc>
          <w:tcPr>
            <w:tcW w:w="723" w:type="dxa"/>
          </w:tcPr>
          <w:p w14:paraId="0497F48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2.25</w:t>
            </w:r>
          </w:p>
        </w:tc>
        <w:tc>
          <w:tcPr>
            <w:tcW w:w="708" w:type="dxa"/>
          </w:tcPr>
          <w:p w14:paraId="548D552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64</w:t>
            </w:r>
          </w:p>
        </w:tc>
        <w:tc>
          <w:tcPr>
            <w:tcW w:w="1843" w:type="dxa"/>
          </w:tcPr>
          <w:p w14:paraId="4D09BA0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48 [-0.98, 0.03]</w:t>
            </w:r>
          </w:p>
        </w:tc>
        <w:tc>
          <w:tcPr>
            <w:tcW w:w="533" w:type="dxa"/>
          </w:tcPr>
          <w:p w14:paraId="0931683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B57AE73" w14:textId="77777777" w:rsidTr="00CE6D6D">
        <w:tc>
          <w:tcPr>
            <w:tcW w:w="2093" w:type="dxa"/>
          </w:tcPr>
          <w:p w14:paraId="057518E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784A451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2 (0.09)</w:t>
            </w:r>
          </w:p>
        </w:tc>
        <w:tc>
          <w:tcPr>
            <w:tcW w:w="1417" w:type="dxa"/>
          </w:tcPr>
          <w:p w14:paraId="5448788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8)</w:t>
            </w:r>
          </w:p>
        </w:tc>
        <w:tc>
          <w:tcPr>
            <w:tcW w:w="695" w:type="dxa"/>
          </w:tcPr>
          <w:p w14:paraId="7B44239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16</w:t>
            </w:r>
          </w:p>
        </w:tc>
        <w:tc>
          <w:tcPr>
            <w:tcW w:w="723" w:type="dxa"/>
          </w:tcPr>
          <w:p w14:paraId="001718B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84</w:t>
            </w:r>
          </w:p>
        </w:tc>
        <w:tc>
          <w:tcPr>
            <w:tcW w:w="708" w:type="dxa"/>
          </w:tcPr>
          <w:p w14:paraId="111B5C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2</w:t>
            </w:r>
          </w:p>
        </w:tc>
        <w:tc>
          <w:tcPr>
            <w:tcW w:w="1843" w:type="dxa"/>
          </w:tcPr>
          <w:p w14:paraId="61C2F84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70 [-1.15, -0.25]</w:t>
            </w:r>
          </w:p>
        </w:tc>
        <w:tc>
          <w:tcPr>
            <w:tcW w:w="533" w:type="dxa"/>
          </w:tcPr>
          <w:p w14:paraId="0FBC06A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2DCC48B2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</w:p>
    <w:p w14:paraId="43309F76" w14:textId="77777777" w:rsidR="00CE6D6D" w:rsidRPr="00CE6D6D" w:rsidRDefault="00CE6D6D" w:rsidP="00CE6D6D">
      <w:pPr>
        <w:jc w:val="both"/>
        <w:rPr>
          <w:rFonts w:ascii="Times New Roman" w:hAnsi="Times New Roman" w:cs="Times New Roman"/>
          <w:lang w:val="en-US"/>
        </w:rPr>
      </w:pPr>
    </w:p>
    <w:p w14:paraId="3B625167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3CBD0379" w14:textId="77777777" w:rsidR="00B255E1" w:rsidRPr="00CE6D6D" w:rsidRDefault="00B255E1" w:rsidP="00B255E1">
      <w:pPr>
        <w:spacing w:line="480" w:lineRule="auto"/>
        <w:rPr>
          <w:rFonts w:ascii="Times New Roman" w:hAnsi="Times New Roman" w:cs="Times New Roman"/>
          <w:i/>
          <w:lang w:val="en-US"/>
        </w:rPr>
      </w:pPr>
    </w:p>
    <w:p w14:paraId="3C7D3516" w14:textId="2167E227" w:rsidR="00B255E1" w:rsidRPr="00CE6D6D" w:rsidRDefault="00B255E1" w:rsidP="00CE6D6D">
      <w:pPr>
        <w:suppressAutoHyphens w:val="0"/>
        <w:rPr>
          <w:rFonts w:ascii="Times New Roman" w:hAnsi="Times New Roman" w:cs="Times New Roman"/>
          <w:i/>
          <w:lang w:val="en-US"/>
        </w:rPr>
      </w:pPr>
    </w:p>
    <w:p w14:paraId="2060F8E0" w14:textId="4C39A2EB" w:rsidR="005F7F54" w:rsidRDefault="005F7F54" w:rsidP="00E771BE">
      <w:pPr>
        <w:tabs>
          <w:tab w:val="left" w:pos="975"/>
        </w:tabs>
        <w:rPr>
          <w:rFonts w:ascii="Times New Roman" w:hAnsi="Times New Roman" w:cs="Times New Roman"/>
          <w:lang w:val="en-US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US"/>
        </w:rPr>
        <w:tag w:val="CitaviBibliography"/>
        <w:id w:val="-745641576"/>
        <w:placeholder>
          <w:docPart w:val="DefaultPlaceholder_-1854013440"/>
        </w:placeholder>
      </w:sdtPr>
      <w:sdtContent>
        <w:p w14:paraId="3D15AAEB" w14:textId="77777777" w:rsidR="00034A45" w:rsidRDefault="007B5EB9" w:rsidP="00034A45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034A45">
            <w:rPr>
              <w:lang w:val="en-US"/>
            </w:rPr>
            <w:t>References</w:t>
          </w:r>
        </w:p>
        <w:p w14:paraId="4F5E9C33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5" w:name="_CTVL0010fe75e7feb104adbb18573148cd9308a"/>
          <w:r>
            <w:rPr>
              <w:lang w:val="en-US"/>
            </w:rPr>
            <w:t>Benjamini, Y., &amp; Hochberg, Y. (1995). Controlling the False Discovery Rate: A Practical and Powerful Approach to Multiple Testing.</w:t>
          </w:r>
          <w:bookmarkEnd w:id="5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Journal of the Royal Statistical Society: Series B (Methodological)</w:t>
          </w:r>
          <w:r w:rsidRPr="00034A45">
            <w:rPr>
              <w:lang w:val="en-US"/>
            </w:rPr>
            <w:t xml:space="preserve">, </w:t>
          </w:r>
          <w:r w:rsidRPr="00034A45">
            <w:rPr>
              <w:i/>
              <w:lang w:val="en-US"/>
            </w:rPr>
            <w:t>57</w:t>
          </w:r>
          <w:r w:rsidRPr="00034A45">
            <w:rPr>
              <w:lang w:val="en-US"/>
            </w:rPr>
            <w:t>(1), 289–300. https://doi.org/10.1111/j.2517-6161.1995.tb02031.x</w:t>
          </w:r>
        </w:p>
        <w:p w14:paraId="6867C14C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6" w:name="_CTVL0018bcf5d59f8824881bbcb07603366cee6"/>
          <w:r>
            <w:rPr>
              <w:lang w:val="en-US"/>
            </w:rPr>
            <w:t>Boersma, P. (2018). Praat: doing phonetics by computer [Computer program]: Version 6.0.46, retrieved January 2020 from http://www.praat.org/.</w:t>
          </w:r>
          <w:bookmarkEnd w:id="6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Http://www. Praat. Org</w:t>
          </w:r>
          <w:r w:rsidRPr="00034A45">
            <w:rPr>
              <w:lang w:val="en-US"/>
            </w:rPr>
            <w:t>.</w:t>
          </w:r>
        </w:p>
        <w:p w14:paraId="20139E13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7" w:name="_CTVL001faab9cc4d26c4eb588a03212b0285d0a"/>
          <w:r>
            <w:rPr>
              <w:lang w:val="en-US"/>
            </w:rPr>
            <w:t>MATLAB. (2020).</w:t>
          </w:r>
          <w:bookmarkEnd w:id="7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version 9.8.0 (R2020a)</w:t>
          </w:r>
          <w:r w:rsidRPr="00034A45">
            <w:rPr>
              <w:lang w:val="en-US"/>
            </w:rPr>
            <w:t xml:space="preserve">. The MathWorks Inc. </w:t>
          </w:r>
        </w:p>
        <w:p w14:paraId="08A5CA5D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8" w:name="_CTVL00144ae98bec96147d3a583986dd3bf9701"/>
          <w:r>
            <w:rPr>
              <w:lang w:val="en-US"/>
            </w:rPr>
            <w:t>McAleer, P., Todorov, A., &amp; Belin, P. (2014). How do you say ‘Hello’? Personality impressions from brief novel voices.</w:t>
          </w:r>
          <w:bookmarkEnd w:id="8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PLoS One</w:t>
          </w:r>
          <w:r w:rsidRPr="00034A45">
            <w:rPr>
              <w:lang w:val="en-US"/>
            </w:rPr>
            <w:t xml:space="preserve">, </w:t>
          </w:r>
          <w:r w:rsidRPr="00034A45">
            <w:rPr>
              <w:i/>
              <w:lang w:val="en-US"/>
            </w:rPr>
            <w:t>9</w:t>
          </w:r>
          <w:r w:rsidRPr="00034A45">
            <w:rPr>
              <w:lang w:val="en-US"/>
            </w:rPr>
            <w:t>(3), e90779. https://doi.org/10.1371/journal.pone.0090779</w:t>
          </w:r>
        </w:p>
        <w:p w14:paraId="5A2BF6D3" w14:textId="1755C20C" w:rsidR="007B5EB9" w:rsidRDefault="00034A45" w:rsidP="00034A45">
          <w:pPr>
            <w:pStyle w:val="CitaviBibliographyEntry"/>
            <w:rPr>
              <w:lang w:val="en-US"/>
            </w:rPr>
          </w:pPr>
          <w:bookmarkStart w:id="9" w:name="_CTVL001746d7c10b8b440c78fffb0f4c90d4edf"/>
          <w:r>
            <w:rPr>
              <w:lang w:val="en-US"/>
            </w:rPr>
            <w:t>van den Bergh, D., van Doorn, J., Marsman, M., Draws, T., van Kesteren, E.</w:t>
          </w:r>
          <w:r>
            <w:rPr>
              <w:rFonts w:ascii="Cambria Math" w:hAnsi="Cambria Math" w:cs="Cambria Math"/>
              <w:lang w:val="en-US"/>
            </w:rPr>
            <w:t>‑</w:t>
          </w:r>
          <w:r>
            <w:rPr>
              <w:lang w:val="en-US"/>
            </w:rPr>
            <w:t>J., Derks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K., Dablander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F., Gronau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Q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F., Kucharsk</w:t>
          </w:r>
          <w:r>
            <w:rPr>
              <w:rFonts w:ascii="Calibri" w:hAnsi="Calibri" w:cs="Calibri"/>
              <w:lang w:val="en-US"/>
            </w:rPr>
            <w:t>ý</w:t>
          </w:r>
          <w:r>
            <w:rPr>
              <w:lang w:val="en-US"/>
            </w:rPr>
            <w:t>,</w:t>
          </w:r>
          <w:r>
            <w:rPr>
              <w:rFonts w:ascii="Calibri" w:hAnsi="Calibri" w:cs="Calibri"/>
              <w:lang w:val="en-US"/>
            </w:rPr>
            <w:t> Š</w:t>
          </w:r>
          <w:r>
            <w:rPr>
              <w:lang w:val="en-US"/>
            </w:rPr>
            <w:t>., Gupta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R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K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N., Sarafoglou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, Voelkel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J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G., Stefan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, Ly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, Hinne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M., Matzke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D., &amp; Wagenmakers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E.</w:t>
          </w:r>
          <w:r>
            <w:rPr>
              <w:rFonts w:ascii="Cambria Math" w:hAnsi="Cambria Math" w:cs="Cambria Math"/>
              <w:lang w:val="en-US"/>
            </w:rPr>
            <w:t>‑</w:t>
          </w:r>
          <w:r>
            <w:rPr>
              <w:lang w:val="en-US"/>
            </w:rPr>
            <w:t>J. (2020). A Tutorial on Conducting and Interpreting a Bayesian ANOVA in JASP.</w:t>
          </w:r>
          <w:bookmarkEnd w:id="9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L’année Psychologique</w:t>
          </w:r>
          <w:r w:rsidRPr="00034A45">
            <w:rPr>
              <w:lang w:val="en-US"/>
            </w:rPr>
            <w:t xml:space="preserve">, </w:t>
          </w:r>
          <w:r w:rsidRPr="00034A45">
            <w:rPr>
              <w:i/>
              <w:lang w:val="en-US"/>
            </w:rPr>
            <w:t>Vol. 120</w:t>
          </w:r>
          <w:r w:rsidRPr="00034A45">
            <w:rPr>
              <w:lang w:val="en-US"/>
            </w:rPr>
            <w:t>(1), 73–96. https://doi.org/10.3917/anpsy1.201.0073</w:t>
          </w:r>
          <w:r w:rsidR="007B5EB9">
            <w:rPr>
              <w:lang w:val="en-US"/>
            </w:rPr>
            <w:fldChar w:fldCharType="end"/>
          </w:r>
        </w:p>
      </w:sdtContent>
    </w:sdt>
    <w:p w14:paraId="4E3ABD5E" w14:textId="77777777" w:rsidR="007B5EB9" w:rsidRPr="00CE6D6D" w:rsidRDefault="007B5EB9" w:rsidP="007B5EB9">
      <w:pPr>
        <w:rPr>
          <w:lang w:val="en-US"/>
        </w:rPr>
      </w:pPr>
    </w:p>
    <w:sectPr w:rsidR="007B5EB9" w:rsidRPr="00CE6D6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5C22BD2"/>
    <w:multiLevelType w:val="hybridMultilevel"/>
    <w:tmpl w:val="AEB4C238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8779630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5817"/>
    <w:rsid w:val="00025817"/>
    <w:rsid w:val="00034A45"/>
    <w:rsid w:val="0004625E"/>
    <w:rsid w:val="00063CDB"/>
    <w:rsid w:val="00074B5E"/>
    <w:rsid w:val="00097B7C"/>
    <w:rsid w:val="000D10A2"/>
    <w:rsid w:val="000E20F2"/>
    <w:rsid w:val="001D29E8"/>
    <w:rsid w:val="002306CB"/>
    <w:rsid w:val="0024244C"/>
    <w:rsid w:val="002644D0"/>
    <w:rsid w:val="002B57E0"/>
    <w:rsid w:val="002F2932"/>
    <w:rsid w:val="00356B46"/>
    <w:rsid w:val="00381A0D"/>
    <w:rsid w:val="003D2599"/>
    <w:rsid w:val="00493363"/>
    <w:rsid w:val="004A5830"/>
    <w:rsid w:val="004A6BF6"/>
    <w:rsid w:val="004E1A8C"/>
    <w:rsid w:val="00503DAD"/>
    <w:rsid w:val="00534487"/>
    <w:rsid w:val="00564C91"/>
    <w:rsid w:val="0057715F"/>
    <w:rsid w:val="005777D6"/>
    <w:rsid w:val="005D3A47"/>
    <w:rsid w:val="005F1CC9"/>
    <w:rsid w:val="005F7F54"/>
    <w:rsid w:val="00623ACE"/>
    <w:rsid w:val="00637A37"/>
    <w:rsid w:val="00753091"/>
    <w:rsid w:val="0077759C"/>
    <w:rsid w:val="007B5EB9"/>
    <w:rsid w:val="008015F3"/>
    <w:rsid w:val="00827B8B"/>
    <w:rsid w:val="00830114"/>
    <w:rsid w:val="00886F54"/>
    <w:rsid w:val="00887129"/>
    <w:rsid w:val="008B34B1"/>
    <w:rsid w:val="008B4BD9"/>
    <w:rsid w:val="009463F4"/>
    <w:rsid w:val="009637D1"/>
    <w:rsid w:val="00AD47E8"/>
    <w:rsid w:val="00B11ED1"/>
    <w:rsid w:val="00B255E1"/>
    <w:rsid w:val="00B260E9"/>
    <w:rsid w:val="00B30AF1"/>
    <w:rsid w:val="00B70093"/>
    <w:rsid w:val="00C0430A"/>
    <w:rsid w:val="00C11810"/>
    <w:rsid w:val="00C15112"/>
    <w:rsid w:val="00C32407"/>
    <w:rsid w:val="00C360F1"/>
    <w:rsid w:val="00C41E9A"/>
    <w:rsid w:val="00CE6D6D"/>
    <w:rsid w:val="00CF3A9A"/>
    <w:rsid w:val="00D122F6"/>
    <w:rsid w:val="00D3442A"/>
    <w:rsid w:val="00D83153"/>
    <w:rsid w:val="00D835BA"/>
    <w:rsid w:val="00DB00A5"/>
    <w:rsid w:val="00DC2CF3"/>
    <w:rsid w:val="00E0112A"/>
    <w:rsid w:val="00E247D5"/>
    <w:rsid w:val="00E771BE"/>
    <w:rsid w:val="00ED033E"/>
    <w:rsid w:val="00ED2938"/>
    <w:rsid w:val="00ED4BA1"/>
    <w:rsid w:val="00F626E5"/>
    <w:rsid w:val="00F80F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8392DC"/>
  <w15:chartTrackingRefBased/>
  <w15:docId w15:val="{D83980D3-2709-49F3-9212-AF24641688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255E1"/>
    <w:pPr>
      <w:suppressAutoHyphens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C360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DC2CF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7B5E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7B5EB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7B5EB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7B5EB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7B5EB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7B5EB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7B5EB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C360F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schriftung">
    <w:name w:val="caption"/>
    <w:basedOn w:val="Standard"/>
    <w:next w:val="Standard"/>
    <w:uiPriority w:val="35"/>
    <w:unhideWhenUsed/>
    <w:qFormat/>
    <w:rsid w:val="008B4BD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lenraster">
    <w:name w:val="Table Grid"/>
    <w:basedOn w:val="NormaleTabelle"/>
    <w:uiPriority w:val="39"/>
    <w:rsid w:val="005F7F5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771B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771BE"/>
    <w:rPr>
      <w:rFonts w:ascii="Segoe UI" w:hAnsi="Segoe UI" w:cs="Segoe UI"/>
      <w:sz w:val="18"/>
      <w:szCs w:val="18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DC2CF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in-toolbar">
    <w:name w:val="in-toolbar"/>
    <w:basedOn w:val="Absatz-Standardschriftart"/>
    <w:rsid w:val="00DC2CF3"/>
  </w:style>
  <w:style w:type="character" w:styleId="Hervorhebung">
    <w:name w:val="Emphasis"/>
    <w:basedOn w:val="Absatz-Standardschriftart"/>
    <w:uiPriority w:val="20"/>
    <w:qFormat/>
    <w:rsid w:val="00DC2CF3"/>
    <w:rPr>
      <w:i/>
      <w:iCs/>
    </w:rPr>
  </w:style>
  <w:style w:type="character" w:styleId="Platzhaltertext">
    <w:name w:val="Placeholder Text"/>
    <w:basedOn w:val="Absatz-Standardschriftart"/>
    <w:uiPriority w:val="99"/>
    <w:semiHidden/>
    <w:rsid w:val="007B5EB9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7B5EB9"/>
    <w:pPr>
      <w:tabs>
        <w:tab w:val="left" w:pos="720"/>
      </w:tabs>
      <w:spacing w:after="0"/>
      <w:ind w:left="720" w:hanging="7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7B5EB9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7B5EB9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7B5EB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7B5EB9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7B5EB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7B5EB9"/>
    <w:rPr>
      <w:rFonts w:ascii="Times New Roman" w:eastAsiaTheme="majorEastAsia" w:hAnsi="Times New Roman" w:cs="Times New Roman"/>
      <w:i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7B5EB9"/>
    <w:rPr>
      <w:rFonts w:ascii="Times New Roman" w:eastAsiaTheme="majorEastAsia" w:hAnsi="Times New Roman" w:cs="Times New Roman"/>
      <w:i/>
      <w:color w:val="1F3763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7B5EB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7B5EB9"/>
    <w:rPr>
      <w:rFonts w:ascii="Times New Roman" w:eastAsiaTheme="majorEastAsia" w:hAnsi="Times New Roman" w:cs="Times New Roman"/>
      <w:iCs/>
      <w:color w:val="2F5496" w:themeColor="accent1" w:themeShade="BF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7B5EB9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7B5EB9"/>
    <w:rPr>
      <w:rFonts w:ascii="Times New Roman" w:eastAsiaTheme="majorEastAsia" w:hAnsi="Times New Roman" w:cs="Times New Roman"/>
      <w:i/>
      <w:color w:val="2F5496" w:themeColor="accent1" w:themeShade="BF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7B5EB9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7B5EB9"/>
    <w:rPr>
      <w:rFonts w:ascii="Times New Roman" w:eastAsiaTheme="majorEastAsia" w:hAnsi="Times New Roman" w:cs="Times New Roman"/>
      <w:i/>
      <w:color w:val="1F3763" w:themeColor="accent1" w:themeShade="7F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7B5EB9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7B5EB9"/>
    <w:rPr>
      <w:rFonts w:ascii="Times New Roman" w:eastAsiaTheme="majorEastAsia" w:hAnsi="Times New Roman" w:cs="Times New Roman"/>
      <w:iCs/>
      <w:color w:val="1F3763" w:themeColor="accent1" w:themeShade="7F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7B5EB9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7B5EB9"/>
    <w:rPr>
      <w:rFonts w:ascii="Times New Roman" w:eastAsiaTheme="majorEastAsia" w:hAnsi="Times New Roman" w:cs="Times New Roman"/>
      <w:i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7B5EB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7B5EB9"/>
    <w:rPr>
      <w:rFonts w:ascii="Times New Roman" w:eastAsiaTheme="majorEastAsia" w:hAnsi="Times New Roman" w:cs="Times New Roman"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7B5EB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7060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02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54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7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7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59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715585">
          <w:marLeft w:val="126"/>
          <w:marRight w:val="126"/>
          <w:marTop w:val="0"/>
          <w:marBottom w:val="12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430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41022588">
                  <w:marLeft w:val="0"/>
                  <w:marRight w:val="108"/>
                  <w:marTop w:val="1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80580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36619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5114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95478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192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53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0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17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6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21BF321679BD41868CC7AF59429A503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D3AE8A6-55A2-4ED9-BD19-489B09B28B22}"/>
      </w:docPartPr>
      <w:docPartBody>
        <w:p w:rsidR="002E06DC" w:rsidRDefault="002E06DC" w:rsidP="002E06DC">
          <w:pPr>
            <w:pStyle w:val="21BF321679BD41868CC7AF59429A5039"/>
          </w:pPr>
          <w:r w:rsidRPr="0098148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36611C7CBFA43A5BF6D57A01F6AD50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9003899-A919-46CE-B3AA-10B250741486}"/>
      </w:docPartPr>
      <w:docPartBody>
        <w:p w:rsidR="002E06DC" w:rsidRDefault="002E06DC" w:rsidP="002E06DC">
          <w:pPr>
            <w:pStyle w:val="A36611C7CBFA43A5BF6D57A01F6AD50B"/>
          </w:pPr>
          <w:r w:rsidRPr="000D4F2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24411A7E80F45EC811C775A9AAAF56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D6AB06B-CF42-4814-A926-3669D0F88D45}"/>
      </w:docPartPr>
      <w:docPartBody>
        <w:p w:rsidR="002E06DC" w:rsidRDefault="002E06DC" w:rsidP="002E06DC">
          <w:pPr>
            <w:pStyle w:val="524411A7E80F45EC811C775A9AAAF560"/>
          </w:pPr>
          <w:r w:rsidRPr="0098148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9321BB880914539AB75294DB082F33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780C8DB-AE41-4BA4-8A5C-CA3251FB6979}"/>
      </w:docPartPr>
      <w:docPartBody>
        <w:p w:rsidR="002E06DC" w:rsidRDefault="002E06DC" w:rsidP="002E06DC">
          <w:pPr>
            <w:pStyle w:val="A9321BB880914539AB75294DB082F33A"/>
          </w:pPr>
          <w:r w:rsidRPr="000D4F2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04E797FFFF64D77A3947022A748622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6AFBEA5-08DD-4BFC-B59F-64B15D7CAF72}"/>
      </w:docPartPr>
      <w:docPartBody>
        <w:p w:rsidR="00BD315E" w:rsidRDefault="000500C3" w:rsidP="000500C3">
          <w:pPr>
            <w:pStyle w:val="004E797FFFF64D77A3947022A7486228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77A800C9E3F49EB98FC9F60CB9D18F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F083DC1-8C28-43FC-A76B-4ACF7504649A}"/>
      </w:docPartPr>
      <w:docPartBody>
        <w:p w:rsidR="00BD315E" w:rsidRDefault="000500C3" w:rsidP="000500C3">
          <w:pPr>
            <w:pStyle w:val="B77A800C9E3F49EB98FC9F60CB9D18F9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C84220744D64DE2A8124FC6F733572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8CEBC82-A9AB-423B-9BF7-CB7EACEFE02B}"/>
      </w:docPartPr>
      <w:docPartBody>
        <w:p w:rsidR="006B195A" w:rsidRDefault="006B195A" w:rsidP="006B195A">
          <w:pPr>
            <w:pStyle w:val="1C84220744D64DE2A8124FC6F7335727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34D06F2-8F1F-40B3-9859-20E5DCD6B83C}"/>
      </w:docPartPr>
      <w:docPartBody>
        <w:p w:rsidR="00B74D96" w:rsidRDefault="00251093">
          <w:r w:rsidRPr="00FE0CC4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3DCC383E8104B02B5DC0EE2BDAEFB5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E2674CC-82B9-4F61-B705-A55E74FBAEF7}"/>
      </w:docPartPr>
      <w:docPartBody>
        <w:p w:rsidR="00B74D96" w:rsidRDefault="00251093" w:rsidP="00251093">
          <w:pPr>
            <w:pStyle w:val="43DCC383E8104B02B5DC0EE2BDAEFB50"/>
          </w:pPr>
          <w:r w:rsidRPr="00FE0CC4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06DC"/>
    <w:rsid w:val="000500C3"/>
    <w:rsid w:val="002119CB"/>
    <w:rsid w:val="00251093"/>
    <w:rsid w:val="002A1463"/>
    <w:rsid w:val="002E06DC"/>
    <w:rsid w:val="00347BA6"/>
    <w:rsid w:val="0035766A"/>
    <w:rsid w:val="003E6490"/>
    <w:rsid w:val="003E6770"/>
    <w:rsid w:val="0044148A"/>
    <w:rsid w:val="00462842"/>
    <w:rsid w:val="006B195A"/>
    <w:rsid w:val="006E3C03"/>
    <w:rsid w:val="00774DBC"/>
    <w:rsid w:val="008015F3"/>
    <w:rsid w:val="00830CA2"/>
    <w:rsid w:val="00830DCB"/>
    <w:rsid w:val="008B34B1"/>
    <w:rsid w:val="008C177E"/>
    <w:rsid w:val="00951C79"/>
    <w:rsid w:val="00A502A1"/>
    <w:rsid w:val="00B249F7"/>
    <w:rsid w:val="00B30AF1"/>
    <w:rsid w:val="00B74D96"/>
    <w:rsid w:val="00BD315E"/>
    <w:rsid w:val="00BF3E34"/>
    <w:rsid w:val="00CC4B55"/>
    <w:rsid w:val="00D10999"/>
    <w:rsid w:val="00D67AA7"/>
    <w:rsid w:val="00D9065F"/>
    <w:rsid w:val="00E0112A"/>
    <w:rsid w:val="00E636A8"/>
    <w:rsid w:val="00ED2938"/>
    <w:rsid w:val="00F15B91"/>
    <w:rsid w:val="00F23801"/>
    <w:rsid w:val="00F60937"/>
    <w:rsid w:val="00F803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251093"/>
    <w:rPr>
      <w:color w:val="808080"/>
    </w:rPr>
  </w:style>
  <w:style w:type="paragraph" w:customStyle="1" w:styleId="21BF321679BD41868CC7AF59429A5039">
    <w:name w:val="21BF321679BD41868CC7AF59429A5039"/>
    <w:rsid w:val="002E06DC"/>
  </w:style>
  <w:style w:type="paragraph" w:customStyle="1" w:styleId="A36611C7CBFA43A5BF6D57A01F6AD50B">
    <w:name w:val="A36611C7CBFA43A5BF6D57A01F6AD50B"/>
    <w:rsid w:val="002E06DC"/>
  </w:style>
  <w:style w:type="paragraph" w:customStyle="1" w:styleId="524411A7E80F45EC811C775A9AAAF560">
    <w:name w:val="524411A7E80F45EC811C775A9AAAF560"/>
    <w:rsid w:val="002E06DC"/>
  </w:style>
  <w:style w:type="paragraph" w:customStyle="1" w:styleId="A9321BB880914539AB75294DB082F33A">
    <w:name w:val="A9321BB880914539AB75294DB082F33A"/>
    <w:rsid w:val="002E06DC"/>
  </w:style>
  <w:style w:type="paragraph" w:customStyle="1" w:styleId="004E797FFFF64D77A3947022A7486228">
    <w:name w:val="004E797FFFF64D77A3947022A7486228"/>
    <w:rsid w:val="000500C3"/>
  </w:style>
  <w:style w:type="paragraph" w:customStyle="1" w:styleId="B77A800C9E3F49EB98FC9F60CB9D18F9">
    <w:name w:val="B77A800C9E3F49EB98FC9F60CB9D18F9"/>
    <w:rsid w:val="000500C3"/>
  </w:style>
  <w:style w:type="paragraph" w:customStyle="1" w:styleId="1C84220744D64DE2A8124FC6F7335727">
    <w:name w:val="1C84220744D64DE2A8124FC6F7335727"/>
    <w:rsid w:val="006B195A"/>
  </w:style>
  <w:style w:type="paragraph" w:customStyle="1" w:styleId="43DCC383E8104B02B5DC0EE2BDAEFB50">
    <w:name w:val="43DCC383E8104B02B5DC0EE2BDAEFB50"/>
    <w:rsid w:val="0025109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B4687C-8BBB-4447-873D-93DB8D73EB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16853</Words>
  <Characters>96067</Characters>
  <Application>Microsoft Office Word</Application>
  <DocSecurity>0</DocSecurity>
  <Lines>800</Lines>
  <Paragraphs>2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christine.nussbaum</cp:lastModifiedBy>
  <cp:revision>55</cp:revision>
  <cp:lastPrinted>2025-09-23T16:17:00Z</cp:lastPrinted>
  <dcterms:created xsi:type="dcterms:W3CDTF">2022-10-18T10:32:00Z</dcterms:created>
  <dcterms:modified xsi:type="dcterms:W3CDTF">2025-09-23T16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xud3xgg861m0hk8a0a24t2ak7mdcek4vkbkbm2dq163; ProjectName=LibraryCNussbaum</vt:lpwstr>
  </property>
  <property fmtid="{D5CDD505-2E9C-101B-9397-08002B2CF9AE}" pid="3" name="CitaviDocumentProperty_7">
    <vt:lpwstr>LibraryCNussbaum</vt:lpwstr>
  </property>
  <property fmtid="{D5CDD505-2E9C-101B-9397-08002B2CF9AE}" pid="4" name="CitaviDocumentProperty_0">
    <vt:lpwstr>a497688b-32bf-4a30-a6ed-cca847fabde3</vt:lpwstr>
  </property>
  <property fmtid="{D5CDD505-2E9C-101B-9397-08002B2CF9AE}" pid="5" name="CitaviDocumentProperty_1">
    <vt:lpwstr>6.11.0.0</vt:lpwstr>
  </property>
  <property fmtid="{D5CDD505-2E9C-101B-9397-08002B2CF9AE}" pid="6" name="CitaviDocumentProperty_6">
    <vt:lpwstr>True</vt:lpwstr>
  </property>
</Properties>
</file>